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74670709" w:rsidR="006305D7" w:rsidRPr="00EB1561" w:rsidRDefault="006305D7" w:rsidP="0008645D">
      <w:pPr>
        <w:pStyle w:val="NormalWeb"/>
        <w:spacing w:before="0" w:beforeAutospacing="0" w:after="0" w:afterAutospacing="0"/>
        <w:rPr>
          <w:color w:val="auto"/>
        </w:rPr>
      </w:pPr>
      <w:r w:rsidRPr="00EB1561">
        <w:rPr>
          <w:b/>
          <w:bCs/>
          <w:color w:val="auto"/>
        </w:rPr>
        <w:t>TITLE:</w:t>
      </w:r>
    </w:p>
    <w:p w14:paraId="0C76090E" w14:textId="6E821957" w:rsidR="007A4DD6" w:rsidRPr="00EB1561" w:rsidRDefault="005358CE" w:rsidP="0008645D">
      <w:pPr>
        <w:rPr>
          <w:color w:val="auto"/>
        </w:rPr>
      </w:pPr>
      <w:r w:rsidRPr="00EB1561">
        <w:rPr>
          <w:bCs/>
          <w:color w:val="auto"/>
        </w:rPr>
        <w:t>U</w:t>
      </w:r>
      <w:r w:rsidR="007678B6" w:rsidRPr="00EB1561">
        <w:rPr>
          <w:bCs/>
          <w:color w:val="auto"/>
        </w:rPr>
        <w:t xml:space="preserve">se of </w:t>
      </w:r>
      <w:r w:rsidR="00A27B3A" w:rsidRPr="00EB1561">
        <w:rPr>
          <w:bCs/>
          <w:color w:val="auto"/>
        </w:rPr>
        <w:t xml:space="preserve">Primary Cultured Hippocampal Neurons </w:t>
      </w:r>
      <w:r w:rsidRPr="00EB1561">
        <w:rPr>
          <w:bCs/>
          <w:color w:val="auto"/>
        </w:rPr>
        <w:t xml:space="preserve">to </w:t>
      </w:r>
      <w:r w:rsidR="00A27B3A" w:rsidRPr="00EB1561">
        <w:rPr>
          <w:bCs/>
          <w:color w:val="auto"/>
        </w:rPr>
        <w:t>S</w:t>
      </w:r>
      <w:r w:rsidRPr="00EB1561">
        <w:rPr>
          <w:bCs/>
          <w:color w:val="auto"/>
        </w:rPr>
        <w:t xml:space="preserve">tudy </w:t>
      </w:r>
      <w:r w:rsidR="00A27B3A" w:rsidRPr="00EB1561">
        <w:rPr>
          <w:bCs/>
          <w:color w:val="auto"/>
        </w:rPr>
        <w:t>the A</w:t>
      </w:r>
      <w:r w:rsidR="007678B6" w:rsidRPr="00EB1561">
        <w:rPr>
          <w:bCs/>
          <w:color w:val="auto"/>
        </w:rPr>
        <w:t xml:space="preserve">ssembly </w:t>
      </w:r>
      <w:r w:rsidRPr="00EB1561">
        <w:rPr>
          <w:bCs/>
          <w:color w:val="auto"/>
        </w:rPr>
        <w:t xml:space="preserve">of </w:t>
      </w:r>
      <w:r w:rsidR="00A27B3A" w:rsidRPr="00EB1561">
        <w:rPr>
          <w:bCs/>
          <w:color w:val="auto"/>
        </w:rPr>
        <w:t>Axon Initial Segments</w:t>
      </w:r>
    </w:p>
    <w:p w14:paraId="2E300B21" w14:textId="77777777" w:rsidR="007A4DD6" w:rsidRPr="00EB1561" w:rsidRDefault="007A4DD6" w:rsidP="0008645D">
      <w:pPr>
        <w:rPr>
          <w:b/>
          <w:bCs/>
          <w:color w:val="auto"/>
        </w:rPr>
      </w:pPr>
    </w:p>
    <w:p w14:paraId="3D080DA3" w14:textId="3A10BB22" w:rsidR="006305D7" w:rsidRPr="00EB1561" w:rsidRDefault="006305D7" w:rsidP="0008645D">
      <w:pPr>
        <w:rPr>
          <w:color w:val="auto"/>
        </w:rPr>
      </w:pPr>
      <w:r w:rsidRPr="00EB1561">
        <w:rPr>
          <w:b/>
          <w:bCs/>
          <w:color w:val="auto"/>
        </w:rPr>
        <w:t>AUTHORS</w:t>
      </w:r>
      <w:r w:rsidR="000B662E" w:rsidRPr="00EB1561">
        <w:rPr>
          <w:b/>
          <w:bCs/>
          <w:color w:val="auto"/>
        </w:rPr>
        <w:t xml:space="preserve"> </w:t>
      </w:r>
      <w:r w:rsidR="00086FF5" w:rsidRPr="00EB1561">
        <w:rPr>
          <w:b/>
          <w:bCs/>
          <w:color w:val="auto"/>
        </w:rPr>
        <w:t xml:space="preserve">AND </w:t>
      </w:r>
      <w:r w:rsidR="000B662E" w:rsidRPr="00EB1561">
        <w:rPr>
          <w:b/>
          <w:bCs/>
          <w:color w:val="auto"/>
        </w:rPr>
        <w:t>AFFILIATIONS</w:t>
      </w:r>
      <w:r w:rsidRPr="00EB1561">
        <w:rPr>
          <w:b/>
          <w:bCs/>
          <w:color w:val="auto"/>
        </w:rPr>
        <w:t>:</w:t>
      </w:r>
    </w:p>
    <w:p w14:paraId="32B171D0" w14:textId="26A9E44D" w:rsidR="007A4DD6" w:rsidRPr="00EB1561" w:rsidRDefault="005358CE" w:rsidP="0008645D">
      <w:pPr>
        <w:rPr>
          <w:color w:val="auto"/>
          <w:vertAlign w:val="superscript"/>
        </w:rPr>
      </w:pPr>
      <w:r w:rsidRPr="00EB1561">
        <w:rPr>
          <w:color w:val="auto"/>
        </w:rPr>
        <w:t>Rui Yang</w:t>
      </w:r>
      <w:r w:rsidRPr="00EB1561">
        <w:rPr>
          <w:color w:val="auto"/>
          <w:vertAlign w:val="superscript"/>
        </w:rPr>
        <w:t>1</w:t>
      </w:r>
      <w:r w:rsidR="00F33D19" w:rsidRPr="00EB1561">
        <w:rPr>
          <w:color w:val="auto"/>
          <w:vertAlign w:val="superscript"/>
        </w:rPr>
        <w:t>,2,3</w:t>
      </w:r>
      <w:r w:rsidRPr="00EB1561">
        <w:rPr>
          <w:color w:val="auto"/>
        </w:rPr>
        <w:t>, Vann Bennett</w:t>
      </w:r>
      <w:r w:rsidR="007A2403" w:rsidRPr="00EB1561">
        <w:rPr>
          <w:color w:val="auto"/>
          <w:vertAlign w:val="superscript"/>
        </w:rPr>
        <w:t>2,3</w:t>
      </w:r>
    </w:p>
    <w:p w14:paraId="1CA1F978" w14:textId="77777777" w:rsidR="00A27B3A" w:rsidRPr="00EB1561" w:rsidRDefault="00A27B3A" w:rsidP="0008645D">
      <w:pPr>
        <w:rPr>
          <w:color w:val="auto"/>
        </w:rPr>
      </w:pPr>
    </w:p>
    <w:p w14:paraId="6E7A537F" w14:textId="1E629E8A" w:rsidR="001C47FA" w:rsidRPr="00EB1561" w:rsidRDefault="001C47FA" w:rsidP="0008645D">
      <w:pPr>
        <w:pStyle w:val="ListParagraph"/>
        <w:numPr>
          <w:ilvl w:val="0"/>
          <w:numId w:val="29"/>
        </w:numPr>
        <w:ind w:left="0" w:firstLine="0"/>
        <w:rPr>
          <w:color w:val="auto"/>
        </w:rPr>
      </w:pPr>
      <w:r w:rsidRPr="00EB1561">
        <w:rPr>
          <w:color w:val="auto"/>
        </w:rPr>
        <w:t xml:space="preserve">School of Basic Medical Sciences, Xi’an </w:t>
      </w:r>
      <w:proofErr w:type="spellStart"/>
      <w:r w:rsidR="004C6AF6" w:rsidRPr="00EB1561">
        <w:rPr>
          <w:color w:val="auto"/>
        </w:rPr>
        <w:t>J</w:t>
      </w:r>
      <w:r w:rsidRPr="00EB1561">
        <w:rPr>
          <w:color w:val="auto"/>
        </w:rPr>
        <w:t>iaotong</w:t>
      </w:r>
      <w:proofErr w:type="spellEnd"/>
      <w:r w:rsidRPr="00EB1561">
        <w:rPr>
          <w:color w:val="auto"/>
        </w:rPr>
        <w:t xml:space="preserve"> University, Xi’an, China</w:t>
      </w:r>
    </w:p>
    <w:p w14:paraId="66BAA8BC" w14:textId="64A1ACE8" w:rsidR="005358CE" w:rsidRPr="00EB1561" w:rsidRDefault="005358CE" w:rsidP="0008645D">
      <w:pPr>
        <w:pStyle w:val="ListParagraph"/>
        <w:numPr>
          <w:ilvl w:val="0"/>
          <w:numId w:val="29"/>
        </w:numPr>
        <w:ind w:left="0" w:firstLine="0"/>
        <w:rPr>
          <w:color w:val="auto"/>
        </w:rPr>
      </w:pPr>
      <w:r w:rsidRPr="00EB1561">
        <w:rPr>
          <w:color w:val="auto"/>
        </w:rPr>
        <w:t xml:space="preserve">Department of Cell Biology, Duke University, Durham, NC </w:t>
      </w:r>
    </w:p>
    <w:p w14:paraId="077951E9" w14:textId="175D1CAF" w:rsidR="005358CE" w:rsidRPr="00EB1561" w:rsidRDefault="005358CE" w:rsidP="0008645D">
      <w:pPr>
        <w:pStyle w:val="ListParagraph"/>
        <w:numPr>
          <w:ilvl w:val="0"/>
          <w:numId w:val="29"/>
        </w:numPr>
        <w:ind w:left="0" w:firstLine="0"/>
        <w:rPr>
          <w:color w:val="auto"/>
        </w:rPr>
      </w:pPr>
      <w:r w:rsidRPr="00EB1561">
        <w:rPr>
          <w:color w:val="auto"/>
        </w:rPr>
        <w:t>Department of Biochemistry, Duke University, Durham, NC</w:t>
      </w:r>
    </w:p>
    <w:p w14:paraId="15ED9D0D" w14:textId="77777777" w:rsidR="00A27B3A" w:rsidRPr="00EB1561" w:rsidRDefault="00A27B3A" w:rsidP="0008645D">
      <w:pPr>
        <w:rPr>
          <w:color w:val="auto"/>
        </w:rPr>
      </w:pPr>
    </w:p>
    <w:p w14:paraId="2C55A5C6" w14:textId="1E3EA7AD" w:rsidR="00A27B3A" w:rsidRPr="00EB1561" w:rsidRDefault="00A27B3A" w:rsidP="0008645D">
      <w:pPr>
        <w:rPr>
          <w:color w:val="auto"/>
        </w:rPr>
      </w:pPr>
      <w:r w:rsidRPr="00EB1561">
        <w:rPr>
          <w:color w:val="auto"/>
        </w:rPr>
        <w:t>CORRESPONDING AUTHOR</w:t>
      </w:r>
    </w:p>
    <w:p w14:paraId="42E22974" w14:textId="55295E8B" w:rsidR="009D1C8C" w:rsidRPr="00EB1561" w:rsidRDefault="008D6598" w:rsidP="0008645D">
      <w:pPr>
        <w:rPr>
          <w:color w:val="auto"/>
        </w:rPr>
      </w:pPr>
      <w:hyperlink r:id="rId8" w:history="1">
        <w:r w:rsidR="009D1C8C" w:rsidRPr="00EB1561">
          <w:rPr>
            <w:rStyle w:val="Hyperlink"/>
            <w:color w:val="auto"/>
          </w:rPr>
          <w:t>rui.yang@xjtu.edu</w:t>
        </w:r>
      </w:hyperlink>
      <w:r w:rsidR="006561FD" w:rsidRPr="00EB1561">
        <w:rPr>
          <w:rStyle w:val="Hyperlink"/>
          <w:color w:val="auto"/>
        </w:rPr>
        <w:t>.cn</w:t>
      </w:r>
    </w:p>
    <w:p w14:paraId="703DD084" w14:textId="77777777" w:rsidR="009D1C8C" w:rsidRPr="00EB1561" w:rsidRDefault="009D1C8C" w:rsidP="0008645D">
      <w:pPr>
        <w:rPr>
          <w:color w:val="auto"/>
        </w:rPr>
      </w:pPr>
    </w:p>
    <w:p w14:paraId="0FEA2246" w14:textId="49F924FC" w:rsidR="006A238D" w:rsidRPr="00EB1561" w:rsidRDefault="000D5B5D" w:rsidP="0008645D">
      <w:pPr>
        <w:rPr>
          <w:color w:val="auto"/>
        </w:rPr>
      </w:pPr>
      <w:r w:rsidRPr="00EB1561">
        <w:rPr>
          <w:color w:val="auto"/>
        </w:rPr>
        <w:t>Email address for co-author:</w:t>
      </w:r>
    </w:p>
    <w:p w14:paraId="517DF044" w14:textId="2EB31EDB" w:rsidR="009D1C8C" w:rsidRPr="00EB1561" w:rsidRDefault="009D1C8C" w:rsidP="0008645D">
      <w:pPr>
        <w:rPr>
          <w:color w:val="auto"/>
        </w:rPr>
      </w:pPr>
      <w:r w:rsidRPr="00EB1561">
        <w:rPr>
          <w:color w:val="auto"/>
        </w:rPr>
        <w:t xml:space="preserve">Vann Bennett. </w:t>
      </w:r>
      <w:hyperlink r:id="rId9" w:history="1">
        <w:r w:rsidRPr="00EB1561">
          <w:rPr>
            <w:rStyle w:val="Hyperlink"/>
            <w:color w:val="auto"/>
          </w:rPr>
          <w:t>Benne012@mc.duke.edu</w:t>
        </w:r>
      </w:hyperlink>
    </w:p>
    <w:p w14:paraId="60FCB589" w14:textId="42D11221" w:rsidR="00D04A95" w:rsidRPr="00EB1561" w:rsidRDefault="00D04A95" w:rsidP="0008645D">
      <w:pPr>
        <w:rPr>
          <w:bCs/>
          <w:color w:val="auto"/>
        </w:rPr>
      </w:pPr>
    </w:p>
    <w:p w14:paraId="71B79AC9" w14:textId="14530846" w:rsidR="006305D7" w:rsidRPr="00EB1561" w:rsidRDefault="006305D7" w:rsidP="0008645D">
      <w:pPr>
        <w:pStyle w:val="NormalWeb"/>
        <w:spacing w:before="0" w:beforeAutospacing="0" w:after="0" w:afterAutospacing="0"/>
        <w:rPr>
          <w:color w:val="auto"/>
        </w:rPr>
      </w:pPr>
      <w:r w:rsidRPr="00EB1561">
        <w:rPr>
          <w:b/>
          <w:bCs/>
          <w:color w:val="auto"/>
        </w:rPr>
        <w:t>KEYWORDS:</w:t>
      </w:r>
    </w:p>
    <w:p w14:paraId="6C0B0781" w14:textId="68A7C172" w:rsidR="007A4DD6" w:rsidRPr="00EB1561" w:rsidRDefault="004C6AF6" w:rsidP="0008645D">
      <w:pPr>
        <w:rPr>
          <w:color w:val="auto"/>
        </w:rPr>
      </w:pPr>
      <w:r w:rsidRPr="00EB1561">
        <w:rPr>
          <w:color w:val="auto"/>
        </w:rPr>
        <w:t xml:space="preserve">Giant ankyrin-G; Axon initial segment; </w:t>
      </w:r>
      <w:r w:rsidR="009C41F3" w:rsidRPr="00EB1561">
        <w:rPr>
          <w:color w:val="auto"/>
        </w:rPr>
        <w:t xml:space="preserve">Primary cultured neurons; Transfection; Imaging; </w:t>
      </w:r>
      <w:r w:rsidRPr="00EB1561">
        <w:rPr>
          <w:color w:val="auto"/>
        </w:rPr>
        <w:t xml:space="preserve">AIS </w:t>
      </w:r>
      <w:r w:rsidR="009C41F3" w:rsidRPr="00EB1561">
        <w:rPr>
          <w:color w:val="auto"/>
        </w:rPr>
        <w:t>Intensity quantification</w:t>
      </w:r>
    </w:p>
    <w:p w14:paraId="1CB4E390" w14:textId="77777777" w:rsidR="006305D7" w:rsidRPr="00EB1561" w:rsidRDefault="006305D7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628AC4B5" w14:textId="23F45101" w:rsidR="006305D7" w:rsidRPr="00EB1561" w:rsidRDefault="00086FF5" w:rsidP="0008645D">
      <w:pPr>
        <w:rPr>
          <w:color w:val="auto"/>
        </w:rPr>
      </w:pPr>
      <w:r w:rsidRPr="00EB1561">
        <w:rPr>
          <w:b/>
          <w:bCs/>
          <w:color w:val="auto"/>
        </w:rPr>
        <w:t>SUMMARY</w:t>
      </w:r>
      <w:r w:rsidR="006305D7" w:rsidRPr="00EB1561">
        <w:rPr>
          <w:b/>
          <w:bCs/>
          <w:color w:val="auto"/>
        </w:rPr>
        <w:t>:</w:t>
      </w:r>
    </w:p>
    <w:p w14:paraId="32798D51" w14:textId="30C07F29" w:rsidR="007A4DD6" w:rsidRPr="00EB1561" w:rsidRDefault="00F33D19" w:rsidP="0008645D">
      <w:pPr>
        <w:rPr>
          <w:color w:val="auto"/>
        </w:rPr>
      </w:pPr>
      <w:r w:rsidRPr="00EB1561">
        <w:rPr>
          <w:color w:val="auto"/>
        </w:rPr>
        <w:t>Here</w:t>
      </w:r>
      <w:r w:rsidR="00A27B3A" w:rsidRPr="00EB1561">
        <w:rPr>
          <w:color w:val="auto"/>
        </w:rPr>
        <w:t>,</w:t>
      </w:r>
      <w:r w:rsidRPr="00EB1561">
        <w:rPr>
          <w:color w:val="auto"/>
        </w:rPr>
        <w:t xml:space="preserve"> we describe</w:t>
      </w:r>
      <w:r w:rsidR="000D5B5D" w:rsidRPr="00EB1561">
        <w:rPr>
          <w:color w:val="auto"/>
        </w:rPr>
        <w:t>d</w:t>
      </w:r>
      <w:r w:rsidRPr="00EB1561">
        <w:rPr>
          <w:color w:val="auto"/>
        </w:rPr>
        <w:t xml:space="preserve"> a protocol to quantitatively study</w:t>
      </w:r>
      <w:r w:rsidR="000D5B5D" w:rsidRPr="00EB1561">
        <w:rPr>
          <w:color w:val="auto"/>
        </w:rPr>
        <w:t xml:space="preserve"> the assembly and structure of</w:t>
      </w:r>
      <w:r w:rsidRPr="00EB1561">
        <w:rPr>
          <w:color w:val="auto"/>
        </w:rPr>
        <w:t xml:space="preserve"> </w:t>
      </w:r>
      <w:r w:rsidR="009D1C8C" w:rsidRPr="00EB1561">
        <w:rPr>
          <w:color w:val="auto"/>
        </w:rPr>
        <w:t xml:space="preserve">the </w:t>
      </w:r>
      <w:r w:rsidR="000D5B5D" w:rsidRPr="00EB1561">
        <w:rPr>
          <w:color w:val="auto"/>
        </w:rPr>
        <w:t>axon initial segment</w:t>
      </w:r>
      <w:r w:rsidR="009D1C8C" w:rsidRPr="00EB1561">
        <w:rPr>
          <w:color w:val="auto"/>
        </w:rPr>
        <w:t>s</w:t>
      </w:r>
      <w:r w:rsidR="000D5B5D" w:rsidRPr="00EB1561">
        <w:rPr>
          <w:color w:val="auto"/>
        </w:rPr>
        <w:t xml:space="preserve"> (</w:t>
      </w:r>
      <w:r w:rsidRPr="00EB1561">
        <w:rPr>
          <w:color w:val="auto"/>
        </w:rPr>
        <w:t>AIS</w:t>
      </w:r>
      <w:r w:rsidR="000D5B5D" w:rsidRPr="00EB1561">
        <w:rPr>
          <w:color w:val="auto"/>
        </w:rPr>
        <w:t>)</w:t>
      </w:r>
      <w:r w:rsidR="009D1C8C" w:rsidRPr="00EB1561">
        <w:rPr>
          <w:color w:val="auto"/>
        </w:rPr>
        <w:t xml:space="preserve"> </w:t>
      </w:r>
      <w:r w:rsidR="00A27B3A" w:rsidRPr="00EB1561">
        <w:rPr>
          <w:color w:val="auto"/>
        </w:rPr>
        <w:t>of hippocampal</w:t>
      </w:r>
      <w:r w:rsidRPr="00EB1561">
        <w:rPr>
          <w:color w:val="auto"/>
        </w:rPr>
        <w:t xml:space="preserve"> neurons</w:t>
      </w:r>
      <w:r w:rsidR="000C430D" w:rsidRPr="00EB1561">
        <w:rPr>
          <w:color w:val="auto"/>
        </w:rPr>
        <w:t xml:space="preserve"> that</w:t>
      </w:r>
      <w:r w:rsidRPr="00EB1561">
        <w:rPr>
          <w:color w:val="auto"/>
        </w:rPr>
        <w:t xml:space="preserve"> lack pre-assembled AIS</w:t>
      </w:r>
      <w:r w:rsidR="00C60ACD" w:rsidRPr="00EB1561">
        <w:rPr>
          <w:color w:val="auto"/>
        </w:rPr>
        <w:t xml:space="preserve"> due to the absence of </w:t>
      </w:r>
      <w:r w:rsidR="00A27B3A" w:rsidRPr="00EB1561">
        <w:rPr>
          <w:color w:val="auto"/>
        </w:rPr>
        <w:t xml:space="preserve">a </w:t>
      </w:r>
      <w:r w:rsidR="007678B6" w:rsidRPr="00EB1561">
        <w:rPr>
          <w:color w:val="auto"/>
        </w:rPr>
        <w:t xml:space="preserve">giant </w:t>
      </w:r>
      <w:r w:rsidR="00C60ACD" w:rsidRPr="00EB1561">
        <w:rPr>
          <w:color w:val="auto"/>
        </w:rPr>
        <w:t>ankyrin-G</w:t>
      </w:r>
      <w:r w:rsidRPr="00EB1561">
        <w:rPr>
          <w:color w:val="auto"/>
        </w:rPr>
        <w:t>.</w:t>
      </w:r>
      <w:r w:rsidR="00A27B3A" w:rsidRPr="00EB1561">
        <w:rPr>
          <w:color w:val="auto"/>
        </w:rPr>
        <w:t xml:space="preserve"> </w:t>
      </w:r>
    </w:p>
    <w:p w14:paraId="761028D6" w14:textId="77777777" w:rsidR="006305D7" w:rsidRPr="00EB1561" w:rsidRDefault="006305D7" w:rsidP="0008645D">
      <w:pPr>
        <w:rPr>
          <w:color w:val="auto"/>
        </w:rPr>
      </w:pPr>
    </w:p>
    <w:p w14:paraId="64FB8590" w14:textId="725E034A" w:rsidR="006305D7" w:rsidRPr="00EB1561" w:rsidRDefault="006305D7" w:rsidP="0008645D">
      <w:pPr>
        <w:rPr>
          <w:color w:val="auto"/>
        </w:rPr>
      </w:pPr>
      <w:r w:rsidRPr="00EB1561">
        <w:rPr>
          <w:b/>
          <w:bCs/>
          <w:color w:val="auto"/>
        </w:rPr>
        <w:t>ABSTRACT:</w:t>
      </w:r>
    </w:p>
    <w:p w14:paraId="69D456B9" w14:textId="392CA022" w:rsidR="007A4DD6" w:rsidRPr="00EB1561" w:rsidRDefault="00C60ACD" w:rsidP="0008645D">
      <w:pPr>
        <w:rPr>
          <w:color w:val="auto"/>
        </w:rPr>
      </w:pPr>
      <w:r w:rsidRPr="00EB1561">
        <w:rPr>
          <w:color w:val="auto"/>
        </w:rPr>
        <w:t>Neuronal a</w:t>
      </w:r>
      <w:r w:rsidR="00F33D19" w:rsidRPr="00EB1561">
        <w:rPr>
          <w:color w:val="auto"/>
        </w:rPr>
        <w:t>xon initial segment</w:t>
      </w:r>
      <w:r w:rsidRPr="00EB1561">
        <w:rPr>
          <w:color w:val="auto"/>
        </w:rPr>
        <w:t>s</w:t>
      </w:r>
      <w:r w:rsidR="00F33D19" w:rsidRPr="00EB1561">
        <w:rPr>
          <w:color w:val="auto"/>
        </w:rPr>
        <w:t xml:space="preserve"> (AIS)</w:t>
      </w:r>
      <w:r w:rsidR="00A27B3A" w:rsidRPr="00EB1561">
        <w:rPr>
          <w:color w:val="auto"/>
        </w:rPr>
        <w:t xml:space="preserve"> </w:t>
      </w:r>
      <w:r w:rsidRPr="00EB1561">
        <w:rPr>
          <w:color w:val="auto"/>
        </w:rPr>
        <w:t>are</w:t>
      </w:r>
      <w:r w:rsidR="00F33D19" w:rsidRPr="00EB1561">
        <w:rPr>
          <w:color w:val="auto"/>
        </w:rPr>
        <w:t xml:space="preserve"> </w:t>
      </w:r>
      <w:r w:rsidR="007678B6" w:rsidRPr="00EB1561">
        <w:rPr>
          <w:color w:val="auto"/>
        </w:rPr>
        <w:t xml:space="preserve">sites of </w:t>
      </w:r>
      <w:r w:rsidR="00F33D19" w:rsidRPr="00EB1561">
        <w:rPr>
          <w:color w:val="auto"/>
        </w:rPr>
        <w:t>initiati</w:t>
      </w:r>
      <w:r w:rsidRPr="00EB1561">
        <w:rPr>
          <w:color w:val="auto"/>
        </w:rPr>
        <w:t xml:space="preserve">on of </w:t>
      </w:r>
      <w:r w:rsidR="00F33D19" w:rsidRPr="00EB1561">
        <w:rPr>
          <w:color w:val="auto"/>
        </w:rPr>
        <w:t>action potential</w:t>
      </w:r>
      <w:r w:rsidRPr="00EB1561">
        <w:rPr>
          <w:color w:val="auto"/>
        </w:rPr>
        <w:t>s</w:t>
      </w:r>
      <w:r w:rsidR="00A27B3A" w:rsidRPr="00EB1561">
        <w:rPr>
          <w:color w:val="auto"/>
        </w:rPr>
        <w:t xml:space="preserve"> </w:t>
      </w:r>
      <w:r w:rsidRPr="00EB1561">
        <w:rPr>
          <w:color w:val="auto"/>
        </w:rPr>
        <w:t xml:space="preserve">and </w:t>
      </w:r>
      <w:r w:rsidR="00F33D19" w:rsidRPr="00EB1561">
        <w:rPr>
          <w:color w:val="auto"/>
        </w:rPr>
        <w:t>ha</w:t>
      </w:r>
      <w:r w:rsidRPr="00EB1561">
        <w:rPr>
          <w:color w:val="auto"/>
        </w:rPr>
        <w:t>ve</w:t>
      </w:r>
      <w:r w:rsidR="00F33D19" w:rsidRPr="00EB1561">
        <w:rPr>
          <w:color w:val="auto"/>
        </w:rPr>
        <w:t xml:space="preserve"> been extensively studied for </w:t>
      </w:r>
      <w:r w:rsidRPr="00EB1561">
        <w:rPr>
          <w:color w:val="auto"/>
        </w:rPr>
        <w:t>their</w:t>
      </w:r>
      <w:r w:rsidR="00F33D19" w:rsidRPr="00EB1561">
        <w:rPr>
          <w:color w:val="auto"/>
        </w:rPr>
        <w:t xml:space="preserve"> </w:t>
      </w:r>
      <w:r w:rsidR="00180939" w:rsidRPr="00EB1561">
        <w:rPr>
          <w:color w:val="auto"/>
        </w:rPr>
        <w:t xml:space="preserve">molecular </w:t>
      </w:r>
      <w:r w:rsidR="00F33D19" w:rsidRPr="00EB1561">
        <w:rPr>
          <w:color w:val="auto"/>
        </w:rPr>
        <w:t>structure</w:t>
      </w:r>
      <w:r w:rsidR="00664A58" w:rsidRPr="00EB1561">
        <w:rPr>
          <w:color w:val="auto"/>
        </w:rPr>
        <w:t xml:space="preserve">, </w:t>
      </w:r>
      <w:proofErr w:type="gramStart"/>
      <w:r w:rsidR="00664A58" w:rsidRPr="00EB1561">
        <w:rPr>
          <w:color w:val="auto"/>
        </w:rPr>
        <w:t>assembly</w:t>
      </w:r>
      <w:proofErr w:type="gramEnd"/>
      <w:r w:rsidR="00664A58" w:rsidRPr="00EB1561">
        <w:rPr>
          <w:color w:val="auto"/>
        </w:rPr>
        <w:t xml:space="preserve"> and activity-dependent plasticity</w:t>
      </w:r>
      <w:r w:rsidR="00F33D19" w:rsidRPr="00EB1561">
        <w:rPr>
          <w:color w:val="auto"/>
        </w:rPr>
        <w:t>.</w:t>
      </w:r>
      <w:r w:rsidR="00D61D5E" w:rsidRPr="00EB1561">
        <w:rPr>
          <w:color w:val="auto"/>
        </w:rPr>
        <w:t xml:space="preserve"> </w:t>
      </w:r>
      <w:r w:rsidR="00D61D5E" w:rsidRPr="00EB1561">
        <w:rPr>
          <w:color w:val="auto"/>
          <w:lang w:eastAsia="zh-CN"/>
        </w:rPr>
        <w:t>Giant</w:t>
      </w:r>
      <w:r w:rsidR="00F33D19" w:rsidRPr="00EB1561">
        <w:rPr>
          <w:color w:val="auto"/>
        </w:rPr>
        <w:t xml:space="preserve"> </w:t>
      </w:r>
      <w:r w:rsidR="00180939" w:rsidRPr="00EB1561">
        <w:rPr>
          <w:color w:val="auto"/>
        </w:rPr>
        <w:t>a</w:t>
      </w:r>
      <w:r w:rsidR="00F33D19" w:rsidRPr="00EB1561">
        <w:rPr>
          <w:color w:val="auto"/>
        </w:rPr>
        <w:t>nkyrin-G</w:t>
      </w:r>
      <w:r w:rsidR="00180939" w:rsidRPr="00EB1561">
        <w:rPr>
          <w:color w:val="auto"/>
        </w:rPr>
        <w:t xml:space="preserve">, </w:t>
      </w:r>
      <w:r w:rsidR="00F33D19" w:rsidRPr="00EB1561">
        <w:rPr>
          <w:color w:val="auto"/>
        </w:rPr>
        <w:t>the master organizer of AIS</w:t>
      </w:r>
      <w:r w:rsidR="00180939" w:rsidRPr="00EB1561">
        <w:rPr>
          <w:color w:val="auto"/>
        </w:rPr>
        <w:t xml:space="preserve">, </w:t>
      </w:r>
      <w:r w:rsidR="00F33D19" w:rsidRPr="00EB1561">
        <w:rPr>
          <w:color w:val="auto"/>
        </w:rPr>
        <w:t>directly associate</w:t>
      </w:r>
      <w:r w:rsidRPr="00EB1561">
        <w:rPr>
          <w:color w:val="auto"/>
        </w:rPr>
        <w:t>s</w:t>
      </w:r>
      <w:r w:rsidR="00F33D19" w:rsidRPr="00EB1561">
        <w:rPr>
          <w:color w:val="auto"/>
        </w:rPr>
        <w:t xml:space="preserve"> with </w:t>
      </w:r>
      <w:r w:rsidRPr="00EB1561">
        <w:rPr>
          <w:color w:val="auto"/>
        </w:rPr>
        <w:t xml:space="preserve">membrane-spanning </w:t>
      </w:r>
      <w:r w:rsidR="00F33D19" w:rsidRPr="00EB1561">
        <w:rPr>
          <w:color w:val="auto"/>
        </w:rPr>
        <w:t>voltage gated sodium (VSVG)</w:t>
      </w:r>
      <w:r w:rsidRPr="00EB1561">
        <w:rPr>
          <w:color w:val="auto"/>
        </w:rPr>
        <w:t xml:space="preserve"> and potassium channels (KCNQ2/3), as well as 186 kDa neurofascin, a L1CAM cell adhesion molecule. Giant ankyrin-G also binds to and </w:t>
      </w:r>
      <w:r w:rsidR="00F33D19" w:rsidRPr="00EB1561">
        <w:rPr>
          <w:color w:val="auto"/>
        </w:rPr>
        <w:t xml:space="preserve">recruits </w:t>
      </w:r>
      <w:r w:rsidRPr="00EB1561">
        <w:rPr>
          <w:color w:val="auto"/>
        </w:rPr>
        <w:t>cytoplasmic</w:t>
      </w:r>
      <w:r w:rsidR="00F33D19" w:rsidRPr="00EB1561">
        <w:rPr>
          <w:color w:val="auto"/>
        </w:rPr>
        <w:t xml:space="preserve"> </w:t>
      </w:r>
      <w:r w:rsidR="001A5914" w:rsidRPr="00EB1561">
        <w:rPr>
          <w:color w:val="auto"/>
        </w:rPr>
        <w:t xml:space="preserve">AIS </w:t>
      </w:r>
      <w:r w:rsidR="00F33D19" w:rsidRPr="00EB1561">
        <w:rPr>
          <w:color w:val="auto"/>
        </w:rPr>
        <w:t>molecules</w:t>
      </w:r>
      <w:r w:rsidRPr="00EB1561">
        <w:rPr>
          <w:color w:val="auto"/>
        </w:rPr>
        <w:t xml:space="preserve"> including </w:t>
      </w:r>
      <w:r w:rsidR="00180939" w:rsidRPr="00EB1561">
        <w:rPr>
          <w:color w:val="auto"/>
        </w:rPr>
        <w:t>beta</w:t>
      </w:r>
      <w:r w:rsidRPr="00EB1561">
        <w:rPr>
          <w:color w:val="auto"/>
        </w:rPr>
        <w:t>-</w:t>
      </w:r>
      <w:r w:rsidR="00180939" w:rsidRPr="00EB1561">
        <w:rPr>
          <w:color w:val="auto"/>
        </w:rPr>
        <w:t>4-spectrin</w:t>
      </w:r>
      <w:r w:rsidR="007435B9" w:rsidRPr="00EB1561">
        <w:rPr>
          <w:color w:val="auto"/>
        </w:rPr>
        <w:t>,</w:t>
      </w:r>
      <w:r w:rsidR="00664A58" w:rsidRPr="00EB1561">
        <w:rPr>
          <w:color w:val="auto"/>
        </w:rPr>
        <w:t xml:space="preserve"> </w:t>
      </w:r>
      <w:r w:rsidR="007678B6" w:rsidRPr="00EB1561">
        <w:rPr>
          <w:color w:val="auto"/>
        </w:rPr>
        <w:t xml:space="preserve">and the microtubule-binding proteins, </w:t>
      </w:r>
      <w:r w:rsidR="007435B9" w:rsidRPr="00EB1561">
        <w:rPr>
          <w:color w:val="auto"/>
        </w:rPr>
        <w:t>EB</w:t>
      </w:r>
      <w:r w:rsidR="00A01CA7" w:rsidRPr="00EB1561">
        <w:rPr>
          <w:color w:val="auto"/>
        </w:rPr>
        <w:t>1/EB3</w:t>
      </w:r>
      <w:r w:rsidR="007435B9" w:rsidRPr="00EB1561">
        <w:rPr>
          <w:color w:val="auto"/>
        </w:rPr>
        <w:t xml:space="preserve"> and </w:t>
      </w:r>
      <w:r w:rsidR="00664A58" w:rsidRPr="00EB1561">
        <w:rPr>
          <w:color w:val="auto"/>
        </w:rPr>
        <w:t>Ndel1</w:t>
      </w:r>
      <w:r w:rsidR="00F33D19" w:rsidRPr="00EB1561">
        <w:rPr>
          <w:color w:val="auto"/>
        </w:rPr>
        <w:t>.</w:t>
      </w:r>
      <w:r w:rsidR="00664A58" w:rsidRPr="00EB1561">
        <w:rPr>
          <w:color w:val="auto"/>
        </w:rPr>
        <w:t xml:space="preserve"> </w:t>
      </w:r>
      <w:r w:rsidR="004C6AF6" w:rsidRPr="00EB1561">
        <w:rPr>
          <w:color w:val="auto"/>
        </w:rPr>
        <w:t>Giant</w:t>
      </w:r>
      <w:r w:rsidR="0033208A" w:rsidRPr="00EB1561">
        <w:rPr>
          <w:color w:val="auto"/>
        </w:rPr>
        <w:t xml:space="preserve"> ankyrin-G is sufficient to rescue AIS formation</w:t>
      </w:r>
      <w:r w:rsidR="00467CF3" w:rsidRPr="00EB1561">
        <w:rPr>
          <w:color w:val="auto"/>
        </w:rPr>
        <w:t xml:space="preserve"> in ankyrin-G deficient neurons</w:t>
      </w:r>
      <w:r w:rsidR="00254585" w:rsidRPr="00EB1561">
        <w:rPr>
          <w:color w:val="auto"/>
        </w:rPr>
        <w:t>.</w:t>
      </w:r>
      <w:r w:rsidR="0033208A" w:rsidRPr="00EB1561">
        <w:rPr>
          <w:color w:val="auto"/>
        </w:rPr>
        <w:t xml:space="preserve"> </w:t>
      </w:r>
      <w:r w:rsidR="00664A58" w:rsidRPr="00EB1561">
        <w:rPr>
          <w:color w:val="auto"/>
        </w:rPr>
        <w:t>A</w:t>
      </w:r>
      <w:r w:rsidR="00D61D5E" w:rsidRPr="00EB1561">
        <w:rPr>
          <w:color w:val="auto"/>
        </w:rPr>
        <w:t xml:space="preserve">nkyrin-G </w:t>
      </w:r>
      <w:r w:rsidR="00664A58" w:rsidRPr="00EB1561">
        <w:rPr>
          <w:color w:val="auto"/>
        </w:rPr>
        <w:t xml:space="preserve">also includes a </w:t>
      </w:r>
      <w:r w:rsidR="004C6AF6" w:rsidRPr="00EB1561">
        <w:rPr>
          <w:color w:val="auto"/>
        </w:rPr>
        <w:t xml:space="preserve">smaller </w:t>
      </w:r>
      <w:r w:rsidR="00664A58" w:rsidRPr="00EB1561">
        <w:rPr>
          <w:color w:val="auto"/>
        </w:rPr>
        <w:t xml:space="preserve">190 kDa isoform </w:t>
      </w:r>
      <w:r w:rsidR="009A3E87" w:rsidRPr="00EB1561">
        <w:rPr>
          <w:color w:val="auto"/>
        </w:rPr>
        <w:t xml:space="preserve">located at </w:t>
      </w:r>
      <w:r w:rsidR="00664A58" w:rsidRPr="00EB1561">
        <w:rPr>
          <w:color w:val="auto"/>
        </w:rPr>
        <w:t xml:space="preserve">dendritic spines instead of </w:t>
      </w:r>
      <w:r w:rsidR="009A3E87" w:rsidRPr="00EB1561">
        <w:rPr>
          <w:color w:val="auto"/>
        </w:rPr>
        <w:t xml:space="preserve">the </w:t>
      </w:r>
      <w:r w:rsidR="00D61D5E" w:rsidRPr="00EB1561">
        <w:rPr>
          <w:color w:val="auto"/>
        </w:rPr>
        <w:t>AIS</w:t>
      </w:r>
      <w:r w:rsidR="007435B9" w:rsidRPr="00EB1561">
        <w:rPr>
          <w:color w:val="auto"/>
        </w:rPr>
        <w:t>, which is incap</w:t>
      </w:r>
      <w:r w:rsidR="007678B6" w:rsidRPr="00EB1561">
        <w:rPr>
          <w:color w:val="auto"/>
        </w:rPr>
        <w:t>a</w:t>
      </w:r>
      <w:r w:rsidR="007435B9" w:rsidRPr="00EB1561">
        <w:rPr>
          <w:color w:val="auto"/>
        </w:rPr>
        <w:t>ble of targeting to the AIS</w:t>
      </w:r>
      <w:r w:rsidR="007678B6" w:rsidRPr="00EB1561">
        <w:rPr>
          <w:color w:val="auto"/>
        </w:rPr>
        <w:t xml:space="preserve"> or rescuing the AIS in ankyrin-G-deficient neurons</w:t>
      </w:r>
      <w:r w:rsidR="00664A58" w:rsidRPr="00EB1561">
        <w:rPr>
          <w:color w:val="auto"/>
        </w:rPr>
        <w:t>.</w:t>
      </w:r>
      <w:r w:rsidR="00D61D5E" w:rsidRPr="00EB1561">
        <w:rPr>
          <w:color w:val="auto"/>
          <w:lang w:eastAsia="zh-CN"/>
        </w:rPr>
        <w:t xml:space="preserve"> Here, we described</w:t>
      </w:r>
      <w:r w:rsidR="001A5914" w:rsidRPr="00EB1561">
        <w:rPr>
          <w:color w:val="auto"/>
          <w:lang w:eastAsia="zh-CN"/>
        </w:rPr>
        <w:t xml:space="preserve"> </w:t>
      </w:r>
      <w:r w:rsidR="001867AB" w:rsidRPr="00EB1561">
        <w:rPr>
          <w:color w:val="auto"/>
          <w:lang w:eastAsia="zh-CN"/>
        </w:rPr>
        <w:t xml:space="preserve">a protocol </w:t>
      </w:r>
      <w:r w:rsidR="001A5914" w:rsidRPr="00EB1561">
        <w:rPr>
          <w:color w:val="auto"/>
          <w:lang w:eastAsia="zh-CN"/>
        </w:rPr>
        <w:t xml:space="preserve">using </w:t>
      </w:r>
      <w:r w:rsidR="00D61D5E" w:rsidRPr="00EB1561">
        <w:rPr>
          <w:color w:val="auto"/>
          <w:lang w:eastAsia="zh-CN"/>
        </w:rPr>
        <w:t>culture</w:t>
      </w:r>
      <w:r w:rsidR="001867AB" w:rsidRPr="00EB1561">
        <w:rPr>
          <w:color w:val="auto"/>
          <w:lang w:eastAsia="zh-CN"/>
        </w:rPr>
        <w:t xml:space="preserve">d hippocampal </w:t>
      </w:r>
      <w:r w:rsidR="00D61D5E" w:rsidRPr="00EB1561">
        <w:rPr>
          <w:color w:val="auto"/>
          <w:lang w:eastAsia="zh-CN"/>
        </w:rPr>
        <w:t>neurons f</w:t>
      </w:r>
      <w:r w:rsidR="00664A58" w:rsidRPr="00EB1561">
        <w:rPr>
          <w:color w:val="auto"/>
          <w:lang w:eastAsia="zh-CN"/>
        </w:rPr>
        <w:t>ro</w:t>
      </w:r>
      <w:r w:rsidR="00D61D5E" w:rsidRPr="00EB1561">
        <w:rPr>
          <w:color w:val="auto"/>
          <w:lang w:eastAsia="zh-CN"/>
        </w:rPr>
        <w:t xml:space="preserve">m </w:t>
      </w:r>
      <w:r w:rsidR="00782A84" w:rsidRPr="00EB1561">
        <w:rPr>
          <w:i/>
          <w:color w:val="auto"/>
        </w:rPr>
        <w:t>ANK3</w:t>
      </w:r>
      <w:r w:rsidR="00782A84" w:rsidRPr="00EB1561">
        <w:rPr>
          <w:color w:val="auto"/>
        </w:rPr>
        <w:t xml:space="preserve">-E22/23-flox </w:t>
      </w:r>
      <w:r w:rsidR="00D61D5E" w:rsidRPr="00EB1561">
        <w:rPr>
          <w:color w:val="auto"/>
          <w:lang w:eastAsia="zh-CN"/>
        </w:rPr>
        <w:t>mice</w:t>
      </w:r>
      <w:r w:rsidR="001867AB" w:rsidRPr="00EB1561">
        <w:rPr>
          <w:color w:val="auto"/>
          <w:lang w:eastAsia="zh-CN"/>
        </w:rPr>
        <w:t>, which</w:t>
      </w:r>
      <w:r w:rsidR="007678B6" w:rsidRPr="00EB1561">
        <w:rPr>
          <w:color w:val="auto"/>
          <w:lang w:eastAsia="zh-CN"/>
        </w:rPr>
        <w:t>,</w:t>
      </w:r>
      <w:r w:rsidR="001867AB" w:rsidRPr="00EB1561">
        <w:rPr>
          <w:color w:val="auto"/>
          <w:lang w:eastAsia="zh-CN"/>
        </w:rPr>
        <w:t xml:space="preserve"> </w:t>
      </w:r>
      <w:r w:rsidR="00664A58" w:rsidRPr="00EB1561">
        <w:rPr>
          <w:color w:val="auto"/>
          <w:lang w:eastAsia="zh-CN"/>
        </w:rPr>
        <w:t>w</w:t>
      </w:r>
      <w:r w:rsidR="001867AB" w:rsidRPr="00EB1561">
        <w:rPr>
          <w:color w:val="auto"/>
          <w:lang w:eastAsia="zh-CN"/>
        </w:rPr>
        <w:t>hen</w:t>
      </w:r>
      <w:r w:rsidR="00D61D5E" w:rsidRPr="00EB1561">
        <w:rPr>
          <w:color w:val="auto"/>
          <w:lang w:eastAsia="zh-CN"/>
        </w:rPr>
        <w:t xml:space="preserve"> transfected with Cre-BFP</w:t>
      </w:r>
      <w:r w:rsidR="009D1C8C" w:rsidRPr="00EB1561">
        <w:rPr>
          <w:color w:val="auto"/>
          <w:lang w:eastAsia="zh-CN"/>
        </w:rPr>
        <w:t xml:space="preserve"> exhibit</w:t>
      </w:r>
      <w:r w:rsidR="007678B6" w:rsidRPr="00EB1561">
        <w:rPr>
          <w:color w:val="auto"/>
          <w:lang w:eastAsia="zh-CN"/>
        </w:rPr>
        <w:t xml:space="preserve"> </w:t>
      </w:r>
      <w:r w:rsidR="009D1C8C" w:rsidRPr="00EB1561">
        <w:rPr>
          <w:color w:val="auto"/>
          <w:lang w:eastAsia="zh-CN"/>
        </w:rPr>
        <w:t xml:space="preserve">loss of </w:t>
      </w:r>
      <w:r w:rsidR="007678B6" w:rsidRPr="00EB1561">
        <w:rPr>
          <w:color w:val="auto"/>
          <w:lang w:eastAsia="zh-CN"/>
        </w:rPr>
        <w:t xml:space="preserve">all </w:t>
      </w:r>
      <w:r w:rsidR="000C430D" w:rsidRPr="00EB1561">
        <w:rPr>
          <w:color w:val="auto"/>
          <w:lang w:eastAsia="zh-CN"/>
        </w:rPr>
        <w:t xml:space="preserve">isoform of ankyrin-G and </w:t>
      </w:r>
      <w:r w:rsidR="00B64AB7" w:rsidRPr="00EB1561">
        <w:rPr>
          <w:color w:val="auto"/>
          <w:lang w:eastAsia="zh-CN"/>
        </w:rPr>
        <w:t xml:space="preserve">impair </w:t>
      </w:r>
      <w:r w:rsidR="000C430D" w:rsidRPr="00EB1561">
        <w:rPr>
          <w:color w:val="auto"/>
          <w:lang w:eastAsia="zh-CN"/>
        </w:rPr>
        <w:t xml:space="preserve">the formation of AIS. </w:t>
      </w:r>
      <w:r w:rsidR="009955AF" w:rsidRPr="00EB1561">
        <w:rPr>
          <w:color w:val="auto"/>
          <w:lang w:eastAsia="zh-CN"/>
        </w:rPr>
        <w:t>Combin</w:t>
      </w:r>
      <w:r w:rsidR="00A27B3A" w:rsidRPr="00EB1561">
        <w:rPr>
          <w:color w:val="auto"/>
          <w:lang w:eastAsia="zh-CN"/>
        </w:rPr>
        <w:t>ed</w:t>
      </w:r>
      <w:r w:rsidR="009955AF" w:rsidRPr="00EB1561">
        <w:rPr>
          <w:color w:val="auto"/>
          <w:lang w:eastAsia="zh-CN"/>
        </w:rPr>
        <w:t xml:space="preserve"> a modified Banker glia/neuron co-culture system, we </w:t>
      </w:r>
      <w:r w:rsidR="009D1C8C" w:rsidRPr="00EB1561">
        <w:rPr>
          <w:color w:val="auto"/>
          <w:lang w:eastAsia="zh-CN"/>
        </w:rPr>
        <w:t>developed a method to transfect ankyrin-G null neurons with a</w:t>
      </w:r>
      <w:r w:rsidR="00A27B3A" w:rsidRPr="00EB1561">
        <w:rPr>
          <w:color w:val="auto"/>
          <w:lang w:eastAsia="zh-CN"/>
        </w:rPr>
        <w:t xml:space="preserve"> </w:t>
      </w:r>
      <w:r w:rsidR="009955AF" w:rsidRPr="00EB1561">
        <w:rPr>
          <w:color w:val="auto"/>
          <w:lang w:eastAsia="zh-CN"/>
        </w:rPr>
        <w:t>480 kDa ankyrin-G-GFP plasmid</w:t>
      </w:r>
      <w:r w:rsidR="009D1C8C" w:rsidRPr="00EB1561">
        <w:rPr>
          <w:color w:val="auto"/>
          <w:lang w:eastAsia="zh-CN"/>
        </w:rPr>
        <w:t xml:space="preserve">, </w:t>
      </w:r>
      <w:r w:rsidR="00096341" w:rsidRPr="00EB1561">
        <w:rPr>
          <w:color w:val="auto"/>
          <w:lang w:eastAsia="zh-CN"/>
        </w:rPr>
        <w:t xml:space="preserve">which is sufficient </w:t>
      </w:r>
      <w:r w:rsidR="009955AF" w:rsidRPr="00EB1561">
        <w:rPr>
          <w:color w:val="auto"/>
          <w:lang w:eastAsia="zh-CN"/>
        </w:rPr>
        <w:t xml:space="preserve">to rescue the formation of AIS. </w:t>
      </w:r>
      <w:r w:rsidR="00F00DB0" w:rsidRPr="00EB1561">
        <w:rPr>
          <w:color w:val="auto"/>
          <w:lang w:eastAsia="zh-CN"/>
        </w:rPr>
        <w:t>We further</w:t>
      </w:r>
      <w:r w:rsidR="009D1C8C" w:rsidRPr="00EB1561">
        <w:rPr>
          <w:color w:val="auto"/>
          <w:lang w:eastAsia="zh-CN"/>
        </w:rPr>
        <w:t xml:space="preserve"> employ</w:t>
      </w:r>
      <w:r w:rsidR="00F00DB0" w:rsidRPr="00EB1561">
        <w:rPr>
          <w:color w:val="auto"/>
          <w:lang w:eastAsia="zh-CN"/>
        </w:rPr>
        <w:t xml:space="preserve"> a</w:t>
      </w:r>
      <w:r w:rsidR="00D61D5E" w:rsidRPr="00EB1561">
        <w:rPr>
          <w:color w:val="auto"/>
          <w:lang w:eastAsia="zh-CN"/>
        </w:rPr>
        <w:t xml:space="preserve"> </w:t>
      </w:r>
      <w:r w:rsidR="00F00DB0" w:rsidRPr="00EB1561">
        <w:rPr>
          <w:color w:val="auto"/>
          <w:lang w:eastAsia="zh-CN"/>
        </w:rPr>
        <w:t>quantification method</w:t>
      </w:r>
      <w:r w:rsidR="009D1C8C" w:rsidRPr="00EB1561">
        <w:rPr>
          <w:color w:val="auto"/>
          <w:lang w:eastAsia="zh-CN"/>
        </w:rPr>
        <w:t xml:space="preserve">, developed by </w:t>
      </w:r>
      <w:proofErr w:type="spellStart"/>
      <w:r w:rsidR="009D1C8C" w:rsidRPr="00EB1561">
        <w:rPr>
          <w:color w:val="auto"/>
          <w:lang w:eastAsia="zh-CN"/>
        </w:rPr>
        <w:t>Salzer</w:t>
      </w:r>
      <w:proofErr w:type="spellEnd"/>
      <w:r w:rsidR="009D1C8C" w:rsidRPr="00EB1561">
        <w:rPr>
          <w:color w:val="auto"/>
          <w:lang w:eastAsia="zh-CN"/>
        </w:rPr>
        <w:t xml:space="preserve"> and colleagues</w:t>
      </w:r>
      <w:r w:rsidR="00F00DB0" w:rsidRPr="00EB1561">
        <w:rPr>
          <w:color w:val="auto"/>
          <w:lang w:eastAsia="zh-CN"/>
        </w:rPr>
        <w:t xml:space="preserve"> to</w:t>
      </w:r>
      <w:r w:rsidR="001867AB" w:rsidRPr="00EB1561">
        <w:rPr>
          <w:color w:val="auto"/>
          <w:lang w:eastAsia="zh-CN"/>
        </w:rPr>
        <w:t xml:space="preserve"> </w:t>
      </w:r>
      <w:r w:rsidR="009D1C8C" w:rsidRPr="00EB1561">
        <w:rPr>
          <w:color w:val="auto"/>
          <w:lang w:eastAsia="zh-CN"/>
        </w:rPr>
        <w:t xml:space="preserve">deal with </w:t>
      </w:r>
      <w:r w:rsidR="00F00DB0" w:rsidRPr="00EB1561">
        <w:rPr>
          <w:color w:val="auto"/>
          <w:lang w:eastAsia="zh-CN"/>
        </w:rPr>
        <w:t xml:space="preserve">variation </w:t>
      </w:r>
      <w:r w:rsidR="009D1C8C" w:rsidRPr="00EB1561">
        <w:rPr>
          <w:color w:val="auto"/>
          <w:lang w:eastAsia="zh-CN"/>
        </w:rPr>
        <w:t xml:space="preserve">in </w:t>
      </w:r>
      <w:r w:rsidR="00F00DB0" w:rsidRPr="00EB1561">
        <w:rPr>
          <w:color w:val="auto"/>
          <w:lang w:eastAsia="zh-CN"/>
        </w:rPr>
        <w:t>AI</w:t>
      </w:r>
      <w:r w:rsidR="009D1C8C" w:rsidRPr="00EB1561">
        <w:rPr>
          <w:color w:val="auto"/>
          <w:lang w:eastAsia="zh-CN"/>
        </w:rPr>
        <w:t>S distance from the neuronal cell bodies that occurs in hippocampal neuron cultures</w:t>
      </w:r>
      <w:r w:rsidR="001867AB" w:rsidRPr="00EB1561">
        <w:rPr>
          <w:color w:val="auto"/>
          <w:lang w:eastAsia="zh-CN"/>
        </w:rPr>
        <w:t>.</w:t>
      </w:r>
      <w:r w:rsidR="00A27B3A" w:rsidRPr="00EB1561">
        <w:rPr>
          <w:color w:val="auto"/>
          <w:lang w:eastAsia="zh-CN"/>
        </w:rPr>
        <w:t xml:space="preserve"> </w:t>
      </w:r>
      <w:r w:rsidR="00F85BB7" w:rsidRPr="00EB1561">
        <w:rPr>
          <w:color w:val="auto"/>
          <w:lang w:eastAsia="zh-CN"/>
        </w:rPr>
        <w:t xml:space="preserve">This protocol allows </w:t>
      </w:r>
      <w:r w:rsidR="009D1C8C" w:rsidRPr="00EB1561">
        <w:rPr>
          <w:color w:val="auto"/>
          <w:lang w:eastAsia="zh-CN"/>
        </w:rPr>
        <w:t xml:space="preserve">quantitative </w:t>
      </w:r>
      <w:r w:rsidR="00F85BB7" w:rsidRPr="00EB1561">
        <w:rPr>
          <w:color w:val="auto"/>
          <w:lang w:eastAsia="zh-CN"/>
        </w:rPr>
        <w:t>stud</w:t>
      </w:r>
      <w:r w:rsidR="009D1C8C" w:rsidRPr="00EB1561">
        <w:rPr>
          <w:color w:val="auto"/>
          <w:lang w:eastAsia="zh-CN"/>
        </w:rPr>
        <w:t xml:space="preserve">ies of </w:t>
      </w:r>
      <w:r w:rsidR="00F85BB7" w:rsidRPr="00EB1561">
        <w:rPr>
          <w:color w:val="auto"/>
          <w:lang w:eastAsia="zh-CN"/>
        </w:rPr>
        <w:t xml:space="preserve">the </w:t>
      </w:r>
      <w:r w:rsidR="009D1C8C" w:rsidRPr="00EB1561">
        <w:rPr>
          <w:color w:val="auto"/>
          <w:lang w:eastAsia="zh-CN"/>
        </w:rPr>
        <w:t xml:space="preserve">de novo </w:t>
      </w:r>
      <w:r w:rsidR="00F85BB7" w:rsidRPr="00EB1561">
        <w:rPr>
          <w:color w:val="auto"/>
          <w:lang w:eastAsia="zh-CN"/>
        </w:rPr>
        <w:t xml:space="preserve">assembly </w:t>
      </w:r>
      <w:r w:rsidR="009D1C8C" w:rsidRPr="00EB1561">
        <w:rPr>
          <w:color w:val="auto"/>
          <w:lang w:eastAsia="zh-CN"/>
        </w:rPr>
        <w:t xml:space="preserve">and dynamic behavior </w:t>
      </w:r>
      <w:r w:rsidR="00F85BB7" w:rsidRPr="00EB1561">
        <w:rPr>
          <w:color w:val="auto"/>
          <w:lang w:eastAsia="zh-CN"/>
        </w:rPr>
        <w:t>of AIS</w:t>
      </w:r>
      <w:r w:rsidR="006B68A6" w:rsidRPr="00EB1561">
        <w:rPr>
          <w:color w:val="auto"/>
          <w:lang w:eastAsia="zh-CN"/>
        </w:rPr>
        <w:t xml:space="preserve">. </w:t>
      </w:r>
    </w:p>
    <w:p w14:paraId="4C7D5FD5" w14:textId="77777777" w:rsidR="006305D7" w:rsidRPr="00EB1561" w:rsidRDefault="006305D7" w:rsidP="0008645D">
      <w:pPr>
        <w:rPr>
          <w:color w:val="auto"/>
        </w:rPr>
      </w:pPr>
    </w:p>
    <w:p w14:paraId="00D25F73" w14:textId="00EB58F1" w:rsidR="006305D7" w:rsidRPr="00EB1561" w:rsidRDefault="006305D7" w:rsidP="0008645D">
      <w:pPr>
        <w:rPr>
          <w:color w:val="auto"/>
        </w:rPr>
      </w:pPr>
      <w:r w:rsidRPr="00EB1561">
        <w:rPr>
          <w:b/>
          <w:color w:val="auto"/>
        </w:rPr>
        <w:lastRenderedPageBreak/>
        <w:t>INTRODUCTION</w:t>
      </w:r>
      <w:r w:rsidRPr="00EB1561">
        <w:rPr>
          <w:b/>
          <w:bCs/>
          <w:color w:val="auto"/>
        </w:rPr>
        <w:t>:</w:t>
      </w:r>
      <w:r w:rsidRPr="00EB1561">
        <w:rPr>
          <w:color w:val="auto"/>
        </w:rPr>
        <w:t xml:space="preserve"> </w:t>
      </w:r>
    </w:p>
    <w:p w14:paraId="7900078E" w14:textId="65B0A459" w:rsidR="00B33C66" w:rsidRPr="00EB1561" w:rsidRDefault="007678B6" w:rsidP="0008645D">
      <w:pPr>
        <w:rPr>
          <w:color w:val="auto"/>
          <w:lang w:eastAsia="zh-CN"/>
        </w:rPr>
      </w:pPr>
      <w:r w:rsidRPr="00EB1561">
        <w:rPr>
          <w:color w:val="auto"/>
        </w:rPr>
        <w:t>The a</w:t>
      </w:r>
      <w:r w:rsidR="00A53860" w:rsidRPr="00EB1561">
        <w:rPr>
          <w:color w:val="auto"/>
        </w:rPr>
        <w:t xml:space="preserve">xon initial segment is </w:t>
      </w:r>
      <w:r w:rsidRPr="00EB1561">
        <w:rPr>
          <w:color w:val="auto"/>
        </w:rPr>
        <w:t xml:space="preserve">located </w:t>
      </w:r>
      <w:r w:rsidR="00A53860" w:rsidRPr="00EB1561">
        <w:rPr>
          <w:color w:val="auto"/>
        </w:rPr>
        <w:t>at the proximal axon in most vertebrate neurons. Functionally, AIS is where action potential</w:t>
      </w:r>
      <w:r w:rsidR="00096341" w:rsidRPr="00EB1561">
        <w:rPr>
          <w:color w:val="auto"/>
        </w:rPr>
        <w:t>s</w:t>
      </w:r>
      <w:r w:rsidR="00A53860" w:rsidRPr="00EB1561">
        <w:rPr>
          <w:color w:val="auto"/>
        </w:rPr>
        <w:t xml:space="preserve"> </w:t>
      </w:r>
      <w:r w:rsidR="00096341" w:rsidRPr="00EB1561">
        <w:rPr>
          <w:color w:val="auto"/>
        </w:rPr>
        <w:t xml:space="preserve">are </w:t>
      </w:r>
      <w:r w:rsidR="00A53860" w:rsidRPr="00EB1561">
        <w:rPr>
          <w:color w:val="auto"/>
        </w:rPr>
        <w:t>initia</w:t>
      </w:r>
      <w:r w:rsidRPr="00EB1561">
        <w:rPr>
          <w:color w:val="auto"/>
        </w:rPr>
        <w:t>te</w:t>
      </w:r>
      <w:r w:rsidR="008F6C35" w:rsidRPr="00EB1561">
        <w:rPr>
          <w:rFonts w:hint="eastAsia"/>
          <w:color w:val="auto"/>
          <w:lang w:eastAsia="zh-CN"/>
        </w:rPr>
        <w:t>d</w:t>
      </w:r>
      <w:r w:rsidR="00A53860" w:rsidRPr="00EB1561">
        <w:rPr>
          <w:color w:val="auto"/>
        </w:rPr>
        <w:t xml:space="preserve"> </w:t>
      </w:r>
      <w:r w:rsidR="009D70A9" w:rsidRPr="00EB1561">
        <w:rPr>
          <w:color w:val="auto"/>
        </w:rPr>
        <w:t>due to the</w:t>
      </w:r>
      <w:r w:rsidR="00A53860" w:rsidRPr="00EB1561">
        <w:rPr>
          <w:color w:val="auto"/>
        </w:rPr>
        <w:t xml:space="preserve"> </w:t>
      </w:r>
      <w:r w:rsidR="001A3319" w:rsidRPr="00EB1561">
        <w:rPr>
          <w:color w:val="auto"/>
        </w:rPr>
        <w:t>high-density</w:t>
      </w:r>
      <w:r w:rsidR="00A53860" w:rsidRPr="00EB1561">
        <w:rPr>
          <w:color w:val="auto"/>
        </w:rPr>
        <w:t xml:space="preserve"> of</w:t>
      </w:r>
      <w:r w:rsidRPr="00EB1561">
        <w:rPr>
          <w:color w:val="auto"/>
        </w:rPr>
        <w:t xml:space="preserve"> </w:t>
      </w:r>
      <w:r w:rsidR="00B948AA" w:rsidRPr="00EB1561">
        <w:rPr>
          <w:color w:val="auto"/>
        </w:rPr>
        <w:t>voltage</w:t>
      </w:r>
      <w:r w:rsidRPr="00EB1561">
        <w:rPr>
          <w:color w:val="auto"/>
        </w:rPr>
        <w:t>-gated sodium</w:t>
      </w:r>
      <w:r w:rsidR="00B948AA" w:rsidRPr="00EB1561">
        <w:rPr>
          <w:color w:val="auto"/>
        </w:rPr>
        <w:t xml:space="preserve"> </w:t>
      </w:r>
      <w:r w:rsidR="00A53860" w:rsidRPr="00EB1561">
        <w:rPr>
          <w:color w:val="auto"/>
        </w:rPr>
        <w:t>channels</w:t>
      </w:r>
      <w:r w:rsidR="009D70A9" w:rsidRPr="00EB1561">
        <w:rPr>
          <w:color w:val="auto"/>
        </w:rPr>
        <w:t xml:space="preserve"> </w:t>
      </w:r>
      <w:r w:rsidR="00C70D4F" w:rsidRPr="00EB1561">
        <w:rPr>
          <w:color w:val="auto"/>
        </w:rPr>
        <w:t>in</w:t>
      </w:r>
      <w:r w:rsidR="009D70A9" w:rsidRPr="00EB1561">
        <w:rPr>
          <w:color w:val="auto"/>
        </w:rPr>
        <w:t xml:space="preserve"> this region</w:t>
      </w:r>
      <w:r w:rsidR="00A53860" w:rsidRPr="00EB1561">
        <w:rPr>
          <w:color w:val="auto"/>
        </w:rPr>
        <w:t xml:space="preserve">. </w:t>
      </w:r>
      <w:r w:rsidR="00D528C4" w:rsidRPr="00EB1561">
        <w:rPr>
          <w:color w:val="auto"/>
        </w:rPr>
        <w:t xml:space="preserve">AIS </w:t>
      </w:r>
      <w:r w:rsidRPr="00EB1561">
        <w:rPr>
          <w:color w:val="auto"/>
        </w:rPr>
        <w:t xml:space="preserve">of some </w:t>
      </w:r>
      <w:r w:rsidR="00B948AA" w:rsidRPr="00EB1561">
        <w:rPr>
          <w:color w:val="auto"/>
        </w:rPr>
        <w:t>excitatory</w:t>
      </w:r>
      <w:r w:rsidRPr="00EB1561">
        <w:rPr>
          <w:color w:val="auto"/>
        </w:rPr>
        <w:t xml:space="preserve"> neurons </w:t>
      </w:r>
      <w:r w:rsidR="00A01CA7" w:rsidRPr="00EB1561">
        <w:rPr>
          <w:color w:val="auto"/>
        </w:rPr>
        <w:t>are</w:t>
      </w:r>
      <w:r w:rsidR="00D528C4" w:rsidRPr="00EB1561">
        <w:rPr>
          <w:color w:val="auto"/>
        </w:rPr>
        <w:t xml:space="preserve"> also target</w:t>
      </w:r>
      <w:r w:rsidR="00BA634F" w:rsidRPr="00EB1561">
        <w:rPr>
          <w:color w:val="auto"/>
        </w:rPr>
        <w:t>ed</w:t>
      </w:r>
      <w:r w:rsidR="00D528C4" w:rsidRPr="00EB1561">
        <w:rPr>
          <w:color w:val="auto"/>
        </w:rPr>
        <w:t xml:space="preserve"> </w:t>
      </w:r>
      <w:r w:rsidR="00BA634F" w:rsidRPr="00EB1561">
        <w:rPr>
          <w:color w:val="auto"/>
        </w:rPr>
        <w:t>by</w:t>
      </w:r>
      <w:r w:rsidR="00D528C4" w:rsidRPr="00EB1561">
        <w:rPr>
          <w:color w:val="auto"/>
        </w:rPr>
        <w:t xml:space="preserve"> inhibitory interneurons </w:t>
      </w:r>
      <w:r w:rsidR="00BA634F" w:rsidRPr="00EB1561">
        <w:rPr>
          <w:color w:val="auto"/>
        </w:rPr>
        <w:t>through forming GABAergic synapses</w:t>
      </w:r>
      <w:r w:rsidR="00AB160C" w:rsidRPr="00EB1561">
        <w:rPr>
          <w:color w:val="auto"/>
        </w:rPr>
        <w:fldChar w:fldCharType="begin">
          <w:fldData xml:space="preserve">PEVuZE5vdGU+PENpdGU+PEF1dGhvcj5OZWxzb248L0F1dGhvcj48WWVhcj4yMDE5PC9ZZWFyPjxS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</w:fldData>
        </w:fldChar>
      </w:r>
      <w:r w:rsidR="00CE3015" w:rsidRPr="00EB1561">
        <w:rPr>
          <w:color w:val="auto"/>
        </w:rPr>
        <w:instrText xml:space="preserve"> ADDIN EN.CITE </w:instrText>
      </w:r>
      <w:r w:rsidR="00CE3015" w:rsidRPr="00EB1561">
        <w:rPr>
          <w:color w:val="auto"/>
        </w:rPr>
        <w:fldChar w:fldCharType="begin">
          <w:fldData xml:space="preserve">PEVuZE5vdGU+PENpdGU+PEF1dGhvcj5OZWxzb248L0F1dGhvcj48WWVhcj4yMDE5PC9ZZWFyPjxS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</w:fldData>
        </w:fldChar>
      </w:r>
      <w:r w:rsidR="00CE3015" w:rsidRPr="00EB1561">
        <w:rPr>
          <w:color w:val="auto"/>
        </w:rPr>
        <w:instrText xml:space="preserve"> ADDIN EN.CITE.DATA </w:instrText>
      </w:r>
      <w:r w:rsidR="00CE3015" w:rsidRPr="00EB1561">
        <w:rPr>
          <w:color w:val="auto"/>
        </w:rPr>
      </w:r>
      <w:r w:rsidR="00CE3015" w:rsidRPr="00EB1561">
        <w:rPr>
          <w:color w:val="auto"/>
        </w:rPr>
        <w:fldChar w:fldCharType="end"/>
      </w:r>
      <w:r w:rsidR="00AB160C" w:rsidRPr="00EB1561">
        <w:rPr>
          <w:color w:val="auto"/>
        </w:rPr>
      </w:r>
      <w:r w:rsidR="00AB160C" w:rsidRPr="00EB1561">
        <w:rPr>
          <w:color w:val="auto"/>
        </w:rPr>
        <w:fldChar w:fldCharType="separate"/>
      </w:r>
      <w:r w:rsidR="00CE3015" w:rsidRPr="00EB1561">
        <w:rPr>
          <w:noProof/>
          <w:color w:val="auto"/>
          <w:vertAlign w:val="superscript"/>
        </w:rPr>
        <w:t>1-3</w:t>
      </w:r>
      <w:r w:rsidR="00AB160C" w:rsidRPr="00EB1561">
        <w:rPr>
          <w:color w:val="auto"/>
        </w:rPr>
        <w:fldChar w:fldCharType="end"/>
      </w:r>
      <w:r w:rsidR="00D528C4" w:rsidRPr="00EB1561">
        <w:rPr>
          <w:color w:val="auto"/>
        </w:rPr>
        <w:t>.</w:t>
      </w:r>
      <w:r w:rsidR="00A27B3A" w:rsidRPr="00EB1561">
        <w:rPr>
          <w:color w:val="auto"/>
        </w:rPr>
        <w:t xml:space="preserve"> </w:t>
      </w:r>
      <w:r w:rsidR="00EC2935" w:rsidRPr="00EB1561">
        <w:rPr>
          <w:color w:val="auto"/>
        </w:rPr>
        <w:t>Therefore, AIS</w:t>
      </w:r>
      <w:r w:rsidR="000D5E6B" w:rsidRPr="00EB1561">
        <w:rPr>
          <w:color w:val="auto"/>
        </w:rPr>
        <w:t xml:space="preserve"> is a critical site</w:t>
      </w:r>
      <w:r w:rsidR="00F56B9F" w:rsidRPr="00EB1561">
        <w:rPr>
          <w:color w:val="auto"/>
        </w:rPr>
        <w:t xml:space="preserve"> to integrate cell signaling</w:t>
      </w:r>
      <w:r w:rsidR="00C70D4F" w:rsidRPr="00EB1561">
        <w:rPr>
          <w:color w:val="auto"/>
        </w:rPr>
        <w:t xml:space="preserve"> and modulate the excitability of neurons</w:t>
      </w:r>
      <w:r w:rsidR="00F56B9F" w:rsidRPr="00EB1561">
        <w:rPr>
          <w:color w:val="auto"/>
        </w:rPr>
        <w:t>.</w:t>
      </w:r>
      <w:r w:rsidR="00A27B3A" w:rsidRPr="00EB1561">
        <w:rPr>
          <w:color w:val="auto"/>
        </w:rPr>
        <w:t xml:space="preserve"> </w:t>
      </w:r>
      <w:r w:rsidR="000D5E6B" w:rsidRPr="00EB1561">
        <w:rPr>
          <w:color w:val="auto"/>
          <w:lang w:eastAsia="zh-CN"/>
        </w:rPr>
        <w:t xml:space="preserve">AIS is normally 20-60 </w:t>
      </w:r>
      <w:r w:rsidR="00A01CA7" w:rsidRPr="00EB1561">
        <w:rPr>
          <w:rFonts w:ascii="Symbol" w:hAnsi="Symbol"/>
          <w:color w:val="auto"/>
          <w:lang w:eastAsia="zh-CN"/>
        </w:rPr>
        <w:t></w:t>
      </w:r>
      <w:r w:rsidR="000D5E6B" w:rsidRPr="00EB1561">
        <w:rPr>
          <w:color w:val="auto"/>
          <w:lang w:eastAsia="zh-CN"/>
        </w:rPr>
        <w:t>m in length and located</w:t>
      </w:r>
      <w:r w:rsidRPr="00EB1561">
        <w:rPr>
          <w:color w:val="auto"/>
          <w:lang w:eastAsia="zh-CN"/>
        </w:rPr>
        <w:t xml:space="preserve"> within 20 </w:t>
      </w:r>
      <w:r w:rsidR="00A01CA7" w:rsidRPr="00EB1561">
        <w:rPr>
          <w:rFonts w:ascii="Symbol" w:hAnsi="Symbol"/>
          <w:color w:val="auto"/>
          <w:lang w:eastAsia="zh-CN"/>
        </w:rPr>
        <w:t></w:t>
      </w:r>
      <w:r w:rsidR="00A01CA7" w:rsidRPr="00EB1561">
        <w:rPr>
          <w:color w:val="auto"/>
          <w:lang w:eastAsia="zh-CN"/>
        </w:rPr>
        <w:t>m</w:t>
      </w:r>
      <w:r w:rsidRPr="00EB1561">
        <w:rPr>
          <w:color w:val="auto"/>
          <w:lang w:eastAsia="zh-CN"/>
        </w:rPr>
        <w:t xml:space="preserve"> of the cell body</w:t>
      </w:r>
      <w:r w:rsidR="000D5E6B" w:rsidRPr="00EB1561">
        <w:rPr>
          <w:color w:val="auto"/>
          <w:lang w:eastAsia="zh-CN"/>
        </w:rPr>
        <w:t xml:space="preserve">. The length </w:t>
      </w:r>
      <w:r w:rsidR="00C70D4F" w:rsidRPr="00EB1561">
        <w:rPr>
          <w:color w:val="auto"/>
          <w:lang w:eastAsia="zh-CN"/>
        </w:rPr>
        <w:t xml:space="preserve">and position </w:t>
      </w:r>
      <w:r w:rsidR="000D5E6B" w:rsidRPr="00EB1561">
        <w:rPr>
          <w:color w:val="auto"/>
          <w:lang w:eastAsia="zh-CN"/>
        </w:rPr>
        <w:t xml:space="preserve">of AIS </w:t>
      </w:r>
      <w:r w:rsidR="00A27B3A" w:rsidRPr="00EB1561">
        <w:rPr>
          <w:color w:val="auto"/>
          <w:lang w:eastAsia="zh-CN"/>
        </w:rPr>
        <w:t>varies</w:t>
      </w:r>
      <w:r w:rsidR="000D5E6B" w:rsidRPr="00EB1561">
        <w:rPr>
          <w:color w:val="auto"/>
          <w:lang w:eastAsia="zh-CN"/>
        </w:rPr>
        <w:t xml:space="preserve"> in </w:t>
      </w:r>
      <w:r w:rsidR="00C70D4F" w:rsidRPr="00EB1561">
        <w:rPr>
          <w:color w:val="auto"/>
          <w:lang w:eastAsia="zh-CN"/>
        </w:rPr>
        <w:t>neurons across</w:t>
      </w:r>
      <w:r w:rsidR="000D5E6B" w:rsidRPr="00EB1561">
        <w:rPr>
          <w:color w:val="auto"/>
          <w:lang w:eastAsia="zh-CN"/>
        </w:rPr>
        <w:t xml:space="preserve"> brain region</w:t>
      </w:r>
      <w:r w:rsidR="00C70D4F" w:rsidRPr="00EB1561">
        <w:rPr>
          <w:color w:val="auto"/>
          <w:lang w:eastAsia="zh-CN"/>
        </w:rPr>
        <w:t>s</w:t>
      </w:r>
      <w:r w:rsidR="000D5E6B" w:rsidRPr="00EB1561">
        <w:rPr>
          <w:color w:val="auto"/>
          <w:lang w:eastAsia="zh-CN"/>
        </w:rPr>
        <w:t>, as well as in different developmental stages</w:t>
      </w:r>
      <w:r w:rsidR="00C70D4F" w:rsidRPr="00EB1561">
        <w:rPr>
          <w:color w:val="auto"/>
          <w:lang w:eastAsia="zh-CN"/>
        </w:rPr>
        <w:t xml:space="preserve"> of the same neuron</w:t>
      </w:r>
      <w:r w:rsidR="007F5A13" w:rsidRPr="00EB1561">
        <w:rPr>
          <w:color w:val="auto"/>
          <w:lang w:eastAsia="zh-CN"/>
        </w:rPr>
        <w:fldChar w:fldCharType="begin">
          <w:fldData xml:space="preserve">PEVuZE5vdGU+PENpdGU+PEF1dGhvcj5Ib2ZmbGluPC9BdXRob3I+PFllYXI+MjAxNzwvWWVhcj48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=
</w:fldData>
        </w:fldChar>
      </w:r>
      <w:r w:rsidR="00CE3015" w:rsidRPr="00EB1561">
        <w:rPr>
          <w:color w:val="auto"/>
          <w:lang w:eastAsia="zh-CN"/>
        </w:rPr>
        <w:instrText xml:space="preserve"> ADDIN EN.CITE </w:instrText>
      </w:r>
      <w:r w:rsidR="00CE3015" w:rsidRPr="00EB1561">
        <w:rPr>
          <w:color w:val="auto"/>
          <w:lang w:eastAsia="zh-CN"/>
        </w:rPr>
        <w:fldChar w:fldCharType="begin">
          <w:fldData xml:space="preserve">PEVuZE5vdGU+PENpdGU+PEF1dGhvcj5Ib2ZmbGluPC9BdXRob3I+PFllYXI+MjAxNzwvWWVhcj48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=
</w:fldData>
        </w:fldChar>
      </w:r>
      <w:r w:rsidR="00CE3015" w:rsidRPr="00EB1561">
        <w:rPr>
          <w:color w:val="auto"/>
          <w:lang w:eastAsia="zh-CN"/>
        </w:rPr>
        <w:instrText xml:space="preserve"> ADDIN EN.CITE.DATA </w:instrText>
      </w:r>
      <w:r w:rsidR="00CE3015" w:rsidRPr="00EB1561">
        <w:rPr>
          <w:color w:val="auto"/>
          <w:lang w:eastAsia="zh-CN"/>
        </w:rPr>
      </w:r>
      <w:r w:rsidR="00CE3015" w:rsidRPr="00EB1561">
        <w:rPr>
          <w:color w:val="auto"/>
          <w:lang w:eastAsia="zh-CN"/>
        </w:rPr>
        <w:fldChar w:fldCharType="end"/>
      </w:r>
      <w:r w:rsidR="007F5A13" w:rsidRPr="00EB1561">
        <w:rPr>
          <w:color w:val="auto"/>
          <w:lang w:eastAsia="zh-CN"/>
        </w:rPr>
      </w:r>
      <w:r w:rsidR="007F5A13" w:rsidRPr="00EB1561">
        <w:rPr>
          <w:color w:val="auto"/>
          <w:lang w:eastAsia="zh-CN"/>
        </w:rPr>
        <w:fldChar w:fldCharType="separate"/>
      </w:r>
      <w:r w:rsidR="00CE3015" w:rsidRPr="00EB1561">
        <w:rPr>
          <w:noProof/>
          <w:color w:val="auto"/>
          <w:vertAlign w:val="superscript"/>
          <w:lang w:eastAsia="zh-CN"/>
        </w:rPr>
        <w:t>4,5</w:t>
      </w:r>
      <w:r w:rsidR="007F5A13" w:rsidRPr="00EB1561">
        <w:rPr>
          <w:color w:val="auto"/>
          <w:lang w:eastAsia="zh-CN"/>
        </w:rPr>
        <w:fldChar w:fldCharType="end"/>
      </w:r>
      <w:r w:rsidR="000D5E6B" w:rsidRPr="00EB1561">
        <w:rPr>
          <w:color w:val="auto"/>
          <w:lang w:eastAsia="zh-CN"/>
        </w:rPr>
        <w:t>.</w:t>
      </w:r>
      <w:r w:rsidR="00F56B9F" w:rsidRPr="00EB1561">
        <w:rPr>
          <w:color w:val="auto"/>
          <w:lang w:eastAsia="zh-CN"/>
        </w:rPr>
        <w:t xml:space="preserve"> Accumulated evidence suggested that t</w:t>
      </w:r>
      <w:r w:rsidR="00EA189E" w:rsidRPr="00EB1561">
        <w:rPr>
          <w:color w:val="auto"/>
          <w:lang w:eastAsia="zh-CN"/>
        </w:rPr>
        <w:t xml:space="preserve">he </w:t>
      </w:r>
      <w:r w:rsidRPr="00EB1561">
        <w:rPr>
          <w:color w:val="auto"/>
          <w:lang w:eastAsia="zh-CN"/>
        </w:rPr>
        <w:t xml:space="preserve">composition and position </w:t>
      </w:r>
      <w:r w:rsidR="00F56B9F" w:rsidRPr="00EB1561">
        <w:rPr>
          <w:color w:val="auto"/>
          <w:lang w:eastAsia="zh-CN"/>
        </w:rPr>
        <w:t xml:space="preserve">of AIS </w:t>
      </w:r>
      <w:r w:rsidR="00A01CA7" w:rsidRPr="00EB1561">
        <w:rPr>
          <w:color w:val="auto"/>
          <w:lang w:eastAsia="zh-CN"/>
        </w:rPr>
        <w:t xml:space="preserve">are </w:t>
      </w:r>
      <w:r w:rsidR="00F56B9F" w:rsidRPr="00EB1561">
        <w:rPr>
          <w:color w:val="auto"/>
          <w:lang w:eastAsia="zh-CN"/>
        </w:rPr>
        <w:t xml:space="preserve">dynamic in </w:t>
      </w:r>
      <w:r w:rsidR="00C70D4F" w:rsidRPr="00EB1561">
        <w:rPr>
          <w:color w:val="auto"/>
          <w:lang w:eastAsia="zh-CN"/>
        </w:rPr>
        <w:t>responding</w:t>
      </w:r>
      <w:r w:rsidR="00F56B9F" w:rsidRPr="00EB1561">
        <w:rPr>
          <w:color w:val="auto"/>
          <w:lang w:eastAsia="zh-CN"/>
        </w:rPr>
        <w:t xml:space="preserve"> </w:t>
      </w:r>
      <w:r w:rsidR="00C94CF9" w:rsidRPr="00EB1561">
        <w:rPr>
          <w:color w:val="auto"/>
          <w:lang w:eastAsia="zh-CN"/>
        </w:rPr>
        <w:t xml:space="preserve">to </w:t>
      </w:r>
      <w:r w:rsidR="00F56B9F" w:rsidRPr="00EB1561">
        <w:rPr>
          <w:color w:val="auto"/>
          <w:lang w:eastAsia="zh-CN"/>
        </w:rPr>
        <w:t xml:space="preserve">the change of </w:t>
      </w:r>
      <w:r w:rsidR="00C94CF9" w:rsidRPr="00EB1561">
        <w:rPr>
          <w:color w:val="auto"/>
          <w:lang w:eastAsia="zh-CN"/>
        </w:rPr>
        <w:t xml:space="preserve">neuronal </w:t>
      </w:r>
      <w:r w:rsidR="00F56B9F" w:rsidRPr="00EB1561">
        <w:rPr>
          <w:color w:val="auto"/>
          <w:lang w:eastAsia="zh-CN"/>
        </w:rPr>
        <w:t>activity</w:t>
      </w:r>
      <w:r w:rsidR="003C459E" w:rsidRPr="00EB1561">
        <w:rPr>
          <w:color w:val="auto"/>
          <w:lang w:eastAsia="zh-CN"/>
        </w:rPr>
        <w:fldChar w:fldCharType="begin">
          <w:fldData xml:space="preserve">PEVuZE5vdGU+PENpdGU+PEF1dGhvcj5LdWJhPC9BdXRob3I+PFllYXI+MjAxMDwvWWVhcj48UmVj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</w:fldData>
        </w:fldChar>
      </w:r>
      <w:r w:rsidR="00CE3015" w:rsidRPr="00EB1561">
        <w:rPr>
          <w:color w:val="auto"/>
          <w:lang w:eastAsia="zh-CN"/>
        </w:rPr>
        <w:instrText xml:space="preserve"> ADDIN EN.CITE </w:instrText>
      </w:r>
      <w:r w:rsidR="00CE3015" w:rsidRPr="00EB1561">
        <w:rPr>
          <w:color w:val="auto"/>
          <w:lang w:eastAsia="zh-CN"/>
        </w:rPr>
        <w:fldChar w:fldCharType="begin">
          <w:fldData xml:space="preserve">PEVuZE5vdGU+PENpdGU+PEF1dGhvcj5LdWJhPC9BdXRob3I+PFllYXI+MjAxMDwvWWVhcj48UmVj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</w:fldData>
        </w:fldChar>
      </w:r>
      <w:r w:rsidR="00CE3015" w:rsidRPr="00EB1561">
        <w:rPr>
          <w:color w:val="auto"/>
          <w:lang w:eastAsia="zh-CN"/>
        </w:rPr>
        <w:instrText xml:space="preserve"> ADDIN EN.CITE.DATA </w:instrText>
      </w:r>
      <w:r w:rsidR="00CE3015" w:rsidRPr="00EB1561">
        <w:rPr>
          <w:color w:val="auto"/>
          <w:lang w:eastAsia="zh-CN"/>
        </w:rPr>
      </w:r>
      <w:r w:rsidR="00CE3015" w:rsidRPr="00EB1561">
        <w:rPr>
          <w:color w:val="auto"/>
          <w:lang w:eastAsia="zh-CN"/>
        </w:rPr>
        <w:fldChar w:fldCharType="end"/>
      </w:r>
      <w:r w:rsidR="003C459E" w:rsidRPr="00EB1561">
        <w:rPr>
          <w:color w:val="auto"/>
          <w:lang w:eastAsia="zh-CN"/>
        </w:rPr>
      </w:r>
      <w:r w:rsidR="003C459E" w:rsidRPr="00EB1561">
        <w:rPr>
          <w:color w:val="auto"/>
          <w:lang w:eastAsia="zh-CN"/>
        </w:rPr>
        <w:fldChar w:fldCharType="separate"/>
      </w:r>
      <w:r w:rsidR="00CE3015" w:rsidRPr="00EB1561">
        <w:rPr>
          <w:noProof/>
          <w:color w:val="auto"/>
          <w:vertAlign w:val="superscript"/>
          <w:lang w:eastAsia="zh-CN"/>
        </w:rPr>
        <w:t>4-7</w:t>
      </w:r>
      <w:r w:rsidR="003C459E" w:rsidRPr="00EB1561">
        <w:rPr>
          <w:color w:val="auto"/>
          <w:lang w:eastAsia="zh-CN"/>
        </w:rPr>
        <w:fldChar w:fldCharType="end"/>
      </w:r>
      <w:r w:rsidR="00F56B9F" w:rsidRPr="00EB1561">
        <w:rPr>
          <w:color w:val="auto"/>
          <w:lang w:eastAsia="zh-CN"/>
        </w:rPr>
        <w:t xml:space="preserve">. </w:t>
      </w:r>
    </w:p>
    <w:p w14:paraId="160F1532" w14:textId="77777777" w:rsidR="00A27B3A" w:rsidRPr="00EB1561" w:rsidRDefault="00A27B3A" w:rsidP="0008645D">
      <w:pPr>
        <w:rPr>
          <w:color w:val="auto"/>
        </w:rPr>
      </w:pPr>
    </w:p>
    <w:p w14:paraId="51D38328" w14:textId="738FCD19" w:rsidR="00AD5A60" w:rsidRPr="00EB1561" w:rsidRDefault="00F56B9F" w:rsidP="0008645D">
      <w:pPr>
        <w:rPr>
          <w:color w:val="auto"/>
        </w:rPr>
      </w:pPr>
      <w:r w:rsidRPr="00EB1561">
        <w:rPr>
          <w:color w:val="auto"/>
        </w:rPr>
        <w:t xml:space="preserve">480 kDa </w:t>
      </w:r>
      <w:r w:rsidR="00D018D2" w:rsidRPr="00EB1561">
        <w:rPr>
          <w:color w:val="auto"/>
        </w:rPr>
        <w:t>a</w:t>
      </w:r>
      <w:r w:rsidR="00B33C66" w:rsidRPr="00EB1561">
        <w:rPr>
          <w:color w:val="auto"/>
        </w:rPr>
        <w:t>nk</w:t>
      </w:r>
      <w:r w:rsidR="00D018D2" w:rsidRPr="00EB1561">
        <w:rPr>
          <w:color w:val="auto"/>
        </w:rPr>
        <w:t>yr</w:t>
      </w:r>
      <w:r w:rsidR="00B33C66" w:rsidRPr="00EB1561">
        <w:rPr>
          <w:color w:val="auto"/>
        </w:rPr>
        <w:t>in-</w:t>
      </w:r>
      <w:r w:rsidR="00156E2C" w:rsidRPr="00EB1561">
        <w:rPr>
          <w:color w:val="auto"/>
        </w:rPr>
        <w:t>G</w:t>
      </w:r>
      <w:r w:rsidR="007D4801" w:rsidRPr="00EB1561">
        <w:rPr>
          <w:color w:val="auto"/>
        </w:rPr>
        <w:t xml:space="preserve"> is the master organizer of AIS. 480 kDa ankyrin-G</w:t>
      </w:r>
      <w:r w:rsidRPr="00EB1561">
        <w:rPr>
          <w:color w:val="auto"/>
        </w:rPr>
        <w:t xml:space="preserve"> is a membrane associated adaptor protein </w:t>
      </w:r>
      <w:r w:rsidR="008D575F" w:rsidRPr="00EB1561">
        <w:rPr>
          <w:color w:val="auto"/>
        </w:rPr>
        <w:t xml:space="preserve">that </w:t>
      </w:r>
      <w:r w:rsidR="00BA4D0B" w:rsidRPr="00EB1561">
        <w:rPr>
          <w:color w:val="auto"/>
        </w:rPr>
        <w:t>directly bind</w:t>
      </w:r>
      <w:r w:rsidR="007D4801" w:rsidRPr="00EB1561">
        <w:rPr>
          <w:color w:val="auto"/>
        </w:rPr>
        <w:t>s</w:t>
      </w:r>
      <w:r w:rsidR="00BA4D0B" w:rsidRPr="00EB1561">
        <w:rPr>
          <w:color w:val="auto"/>
        </w:rPr>
        <w:t xml:space="preserve"> to</w:t>
      </w:r>
      <w:r w:rsidR="00CE498D" w:rsidRPr="00EB1561">
        <w:rPr>
          <w:color w:val="auto"/>
        </w:rPr>
        <w:t xml:space="preserve"> voltage gated sodium channels</w:t>
      </w:r>
      <w:r w:rsidR="007678B6" w:rsidRPr="00EB1561">
        <w:rPr>
          <w:color w:val="auto"/>
        </w:rPr>
        <w:t xml:space="preserve"> as well as </w:t>
      </w:r>
      <w:r w:rsidR="001C4DC8" w:rsidRPr="00EB1561">
        <w:rPr>
          <w:color w:val="auto"/>
        </w:rPr>
        <w:t xml:space="preserve">other major AIS </w:t>
      </w:r>
      <w:r w:rsidR="00EA40BC" w:rsidRPr="00EB1561">
        <w:rPr>
          <w:color w:val="auto"/>
        </w:rPr>
        <w:t>protein</w:t>
      </w:r>
      <w:r w:rsidR="001C4DC8" w:rsidRPr="00EB1561">
        <w:rPr>
          <w:color w:val="auto"/>
        </w:rPr>
        <w:t>s</w:t>
      </w:r>
      <w:r w:rsidR="00173DDB" w:rsidRPr="00EB1561">
        <w:rPr>
          <w:color w:val="auto"/>
        </w:rPr>
        <w:t xml:space="preserve"> </w:t>
      </w:r>
      <w:r w:rsidR="007678B6" w:rsidRPr="00EB1561">
        <w:rPr>
          <w:color w:val="auto"/>
        </w:rPr>
        <w:t xml:space="preserve">including </w:t>
      </w:r>
      <w:r w:rsidR="00EA40BC" w:rsidRPr="00EB1561">
        <w:rPr>
          <w:color w:val="auto"/>
        </w:rPr>
        <w:t>beta4-spectrin,</w:t>
      </w:r>
      <w:r w:rsidR="001C4DC8" w:rsidRPr="00EB1561">
        <w:rPr>
          <w:color w:val="auto"/>
        </w:rPr>
        <w:t xml:space="preserve"> KCNQ2/3 channels that modulate sodium channel activity</w:t>
      </w:r>
      <w:r w:rsidR="00257A2E" w:rsidRPr="00EB1561">
        <w:rPr>
          <w:color w:val="auto"/>
        </w:rPr>
        <w:fldChar w:fldCharType="begin">
          <w:fldData xml:space="preserve">PEVuZE5vdGU+PENpdGU+PEF1dGhvcj5QYW48L0F1dGhvcj48WWVhcj4yMDA2PC9ZZWFyPjxSZWNO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</w:fldData>
        </w:fldChar>
      </w:r>
      <w:r w:rsidR="00CE3015" w:rsidRPr="00EB1561">
        <w:rPr>
          <w:color w:val="auto"/>
        </w:rPr>
        <w:instrText xml:space="preserve"> ADDIN EN.CITE </w:instrText>
      </w:r>
      <w:r w:rsidR="00CE3015" w:rsidRPr="00EB1561">
        <w:rPr>
          <w:color w:val="auto"/>
        </w:rPr>
        <w:fldChar w:fldCharType="begin">
          <w:fldData xml:space="preserve">PEVuZE5vdGU+PENpdGU+PEF1dGhvcj5QYW48L0F1dGhvcj48WWVhcj4yMDA2PC9ZZWFyPjxSZWNO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</w:fldData>
        </w:fldChar>
      </w:r>
      <w:r w:rsidR="00CE3015" w:rsidRPr="00EB1561">
        <w:rPr>
          <w:color w:val="auto"/>
        </w:rPr>
        <w:instrText xml:space="preserve"> ADDIN EN.CITE.DATA </w:instrText>
      </w:r>
      <w:r w:rsidR="00CE3015" w:rsidRPr="00EB1561">
        <w:rPr>
          <w:color w:val="auto"/>
        </w:rPr>
      </w:r>
      <w:r w:rsidR="00CE3015" w:rsidRPr="00EB1561">
        <w:rPr>
          <w:color w:val="auto"/>
        </w:rPr>
        <w:fldChar w:fldCharType="end"/>
      </w:r>
      <w:r w:rsidR="00257A2E" w:rsidRPr="00EB1561">
        <w:rPr>
          <w:color w:val="auto"/>
        </w:rPr>
      </w:r>
      <w:r w:rsidR="00257A2E" w:rsidRPr="00EB1561">
        <w:rPr>
          <w:color w:val="auto"/>
        </w:rPr>
        <w:fldChar w:fldCharType="separate"/>
      </w:r>
      <w:r w:rsidR="00CE3015" w:rsidRPr="00EB1561">
        <w:rPr>
          <w:noProof/>
          <w:color w:val="auto"/>
          <w:vertAlign w:val="superscript"/>
        </w:rPr>
        <w:t>8,9</w:t>
      </w:r>
      <w:r w:rsidR="00257A2E" w:rsidRPr="00EB1561">
        <w:rPr>
          <w:color w:val="auto"/>
        </w:rPr>
        <w:fldChar w:fldCharType="end"/>
      </w:r>
      <w:r w:rsidR="00BB2BAD" w:rsidRPr="00EB1561">
        <w:rPr>
          <w:color w:val="auto"/>
        </w:rPr>
        <w:t>,</w:t>
      </w:r>
      <w:r w:rsidR="00096341" w:rsidRPr="00EB1561">
        <w:rPr>
          <w:color w:val="auto"/>
        </w:rPr>
        <w:t xml:space="preserve"> and </w:t>
      </w:r>
      <w:r w:rsidR="001C4DC8" w:rsidRPr="00EB1561">
        <w:rPr>
          <w:color w:val="auto"/>
        </w:rPr>
        <w:t>186 kDa neurofascin, a L1CAM that directs GABAergic synapses to the AIS</w:t>
      </w:r>
      <w:r w:rsidR="00257A2E" w:rsidRPr="00EB1561">
        <w:rPr>
          <w:color w:val="auto"/>
        </w:rPr>
        <w:fldChar w:fldCharType="begin">
          <w:fldData xml:space="preserve">PEVuZE5vdGU+PENpdGU+PEF1dGhvcj5aaG91PC9BdXRob3I+PFllYXI+MTk5ODwvWWVhcj48UmVj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</w:fldData>
        </w:fldChar>
      </w:r>
      <w:r w:rsidR="00CE3015" w:rsidRPr="00EB1561">
        <w:rPr>
          <w:color w:val="auto"/>
        </w:rPr>
        <w:instrText xml:space="preserve"> ADDIN EN.CITE </w:instrText>
      </w:r>
      <w:r w:rsidR="00CE3015" w:rsidRPr="00EB1561">
        <w:rPr>
          <w:color w:val="auto"/>
        </w:rPr>
        <w:fldChar w:fldCharType="begin">
          <w:fldData xml:space="preserve">PEVuZE5vdGU+PENpdGU+PEF1dGhvcj5aaG91PC9BdXRob3I+PFllYXI+MTk5ODwvWWVhcj48UmVj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</w:fldData>
        </w:fldChar>
      </w:r>
      <w:r w:rsidR="00CE3015" w:rsidRPr="00EB1561">
        <w:rPr>
          <w:color w:val="auto"/>
        </w:rPr>
        <w:instrText xml:space="preserve"> ADDIN EN.CITE.DATA </w:instrText>
      </w:r>
      <w:r w:rsidR="00CE3015" w:rsidRPr="00EB1561">
        <w:rPr>
          <w:color w:val="auto"/>
        </w:rPr>
      </w:r>
      <w:r w:rsidR="00CE3015" w:rsidRPr="00EB1561">
        <w:rPr>
          <w:color w:val="auto"/>
        </w:rPr>
        <w:fldChar w:fldCharType="end"/>
      </w:r>
      <w:r w:rsidR="00257A2E" w:rsidRPr="00EB1561">
        <w:rPr>
          <w:color w:val="auto"/>
        </w:rPr>
      </w:r>
      <w:r w:rsidR="00257A2E" w:rsidRPr="00EB1561">
        <w:rPr>
          <w:color w:val="auto"/>
        </w:rPr>
        <w:fldChar w:fldCharType="separate"/>
      </w:r>
      <w:r w:rsidR="00CE3015" w:rsidRPr="00EB1561">
        <w:rPr>
          <w:noProof/>
          <w:color w:val="auto"/>
          <w:vertAlign w:val="superscript"/>
        </w:rPr>
        <w:t>2,10</w:t>
      </w:r>
      <w:r w:rsidR="00257A2E" w:rsidRPr="00EB1561">
        <w:rPr>
          <w:color w:val="auto"/>
        </w:rPr>
        <w:fldChar w:fldCharType="end"/>
      </w:r>
      <w:r w:rsidR="00CE498D" w:rsidRPr="00EB1561">
        <w:rPr>
          <w:color w:val="auto"/>
        </w:rPr>
        <w:t>.</w:t>
      </w:r>
      <w:r w:rsidR="00A27B3A" w:rsidRPr="00EB1561">
        <w:rPr>
          <w:color w:val="auto"/>
        </w:rPr>
        <w:t xml:space="preserve"> </w:t>
      </w:r>
      <w:r w:rsidR="00EA40BC" w:rsidRPr="00EB1561">
        <w:rPr>
          <w:color w:val="auto"/>
        </w:rPr>
        <w:t>480 kDa</w:t>
      </w:r>
      <w:r w:rsidR="00FF123A" w:rsidRPr="00EB1561">
        <w:rPr>
          <w:color w:val="auto"/>
        </w:rPr>
        <w:t xml:space="preserve"> </w:t>
      </w:r>
      <w:r w:rsidR="007D4801" w:rsidRPr="00EB1561">
        <w:rPr>
          <w:color w:val="auto"/>
        </w:rPr>
        <w:t>a</w:t>
      </w:r>
      <w:r w:rsidR="00B14263" w:rsidRPr="00EB1561">
        <w:rPr>
          <w:color w:val="auto"/>
        </w:rPr>
        <w:t xml:space="preserve">nkyrin-G </w:t>
      </w:r>
      <w:r w:rsidR="00EA40BC" w:rsidRPr="00EB1561">
        <w:rPr>
          <w:color w:val="auto"/>
        </w:rPr>
        <w:t>share</w:t>
      </w:r>
      <w:r w:rsidR="00096341" w:rsidRPr="00EB1561">
        <w:rPr>
          <w:color w:val="auto"/>
        </w:rPr>
        <w:t>s</w:t>
      </w:r>
      <w:r w:rsidR="00EA40BC" w:rsidRPr="00EB1561">
        <w:rPr>
          <w:color w:val="auto"/>
        </w:rPr>
        <w:t xml:space="preserve"> canonical ankyrin domains found in </w:t>
      </w:r>
      <w:r w:rsidR="007D4801" w:rsidRPr="00EB1561">
        <w:rPr>
          <w:color w:val="auto"/>
        </w:rPr>
        <w:t xml:space="preserve">the short 190 kDa ankyrin-G </w:t>
      </w:r>
      <w:r w:rsidR="00EA40BC" w:rsidRPr="00EB1561">
        <w:rPr>
          <w:color w:val="auto"/>
        </w:rPr>
        <w:t>isoform (ANK repeats, spectrin binding domain, regulatory domain)</w:t>
      </w:r>
      <w:r w:rsidR="00096341" w:rsidRPr="00EB1561">
        <w:rPr>
          <w:color w:val="auto"/>
        </w:rPr>
        <w:t>,</w:t>
      </w:r>
      <w:r w:rsidR="00EA40BC" w:rsidRPr="00EB1561">
        <w:rPr>
          <w:color w:val="auto"/>
        </w:rPr>
        <w:t xml:space="preserve"> </w:t>
      </w:r>
      <w:r w:rsidR="00096341" w:rsidRPr="00EB1561">
        <w:rPr>
          <w:color w:val="auto"/>
        </w:rPr>
        <w:t xml:space="preserve">but </w:t>
      </w:r>
      <w:r w:rsidR="008D575F" w:rsidRPr="00EB1561">
        <w:rPr>
          <w:color w:val="auto"/>
        </w:rPr>
        <w:t>are</w:t>
      </w:r>
      <w:r w:rsidR="00096341" w:rsidRPr="00EB1561">
        <w:rPr>
          <w:color w:val="auto"/>
        </w:rPr>
        <w:t xml:space="preserve"> distinguished by</w:t>
      </w:r>
      <w:r w:rsidR="00EA40BC" w:rsidRPr="00EB1561">
        <w:rPr>
          <w:color w:val="auto"/>
        </w:rPr>
        <w:t xml:space="preserve"> a giant exon that is found only in vertebrates and is specifically expressed in neurons</w:t>
      </w:r>
      <w:r w:rsidR="00D018D2" w:rsidRPr="00EB1561">
        <w:rPr>
          <w:color w:val="auto"/>
        </w:rPr>
        <w:t xml:space="preserve"> (</w:t>
      </w:r>
      <w:r w:rsidR="00D018D2" w:rsidRPr="00EB1561">
        <w:rPr>
          <w:b/>
          <w:bCs/>
          <w:color w:val="auto"/>
        </w:rPr>
        <w:t>Fig</w:t>
      </w:r>
      <w:r w:rsidR="008D575F" w:rsidRPr="00EB1561">
        <w:rPr>
          <w:b/>
          <w:bCs/>
          <w:color w:val="auto"/>
        </w:rPr>
        <w:t xml:space="preserve">ure </w:t>
      </w:r>
      <w:r w:rsidR="00D018D2" w:rsidRPr="00EB1561">
        <w:rPr>
          <w:b/>
          <w:bCs/>
          <w:color w:val="auto"/>
        </w:rPr>
        <w:t>1</w:t>
      </w:r>
      <w:r w:rsidR="00094565" w:rsidRPr="00EB1561">
        <w:rPr>
          <w:b/>
          <w:bCs/>
          <w:color w:val="auto"/>
        </w:rPr>
        <w:t>A</w:t>
      </w:r>
      <w:r w:rsidR="00D018D2" w:rsidRPr="00EB1561">
        <w:rPr>
          <w:color w:val="auto"/>
        </w:rPr>
        <w:t>)</w:t>
      </w:r>
      <w:r w:rsidR="00257A2E" w:rsidRPr="00EB1561">
        <w:rPr>
          <w:color w:val="auto"/>
        </w:rPr>
        <w:fldChar w:fldCharType="begin">
          <w:fldData xml:space="preserve">PEVuZE5vdGU+PENpdGU+PEF1dGhvcj5Lb3JkZWxpPC9BdXRob3I+PFllYXI+MTk5NTwvWWVhcj48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</w:fldData>
        </w:fldChar>
      </w:r>
      <w:r w:rsidR="00CE3015" w:rsidRPr="00EB1561">
        <w:rPr>
          <w:color w:val="auto"/>
        </w:rPr>
        <w:instrText xml:space="preserve"> ADDIN EN.CITE </w:instrText>
      </w:r>
      <w:r w:rsidR="00CE3015" w:rsidRPr="00EB1561">
        <w:rPr>
          <w:color w:val="auto"/>
        </w:rPr>
        <w:fldChar w:fldCharType="begin">
          <w:fldData xml:space="preserve">PEVuZE5vdGU+PENpdGU+PEF1dGhvcj5Lb3JkZWxpPC9BdXRob3I+PFllYXI+MTk5NTwvWWVhcj48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</w:fldData>
        </w:fldChar>
      </w:r>
      <w:r w:rsidR="00CE3015" w:rsidRPr="00EB1561">
        <w:rPr>
          <w:color w:val="auto"/>
        </w:rPr>
        <w:instrText xml:space="preserve"> ADDIN EN.CITE.DATA </w:instrText>
      </w:r>
      <w:r w:rsidR="00CE3015" w:rsidRPr="00EB1561">
        <w:rPr>
          <w:color w:val="auto"/>
        </w:rPr>
      </w:r>
      <w:r w:rsidR="00CE3015" w:rsidRPr="00EB1561">
        <w:rPr>
          <w:color w:val="auto"/>
        </w:rPr>
        <w:fldChar w:fldCharType="end"/>
      </w:r>
      <w:r w:rsidR="00257A2E" w:rsidRPr="00EB1561">
        <w:rPr>
          <w:color w:val="auto"/>
        </w:rPr>
      </w:r>
      <w:r w:rsidR="00257A2E" w:rsidRPr="00EB1561">
        <w:rPr>
          <w:color w:val="auto"/>
        </w:rPr>
        <w:fldChar w:fldCharType="separate"/>
      </w:r>
      <w:r w:rsidR="00CE3015" w:rsidRPr="00EB1561">
        <w:rPr>
          <w:noProof/>
          <w:color w:val="auto"/>
          <w:vertAlign w:val="superscript"/>
        </w:rPr>
        <w:t>11,12</w:t>
      </w:r>
      <w:r w:rsidR="00257A2E" w:rsidRPr="00EB1561">
        <w:rPr>
          <w:color w:val="auto"/>
        </w:rPr>
        <w:fldChar w:fldCharType="end"/>
      </w:r>
      <w:r w:rsidR="00923C34" w:rsidRPr="00EB1561">
        <w:rPr>
          <w:color w:val="auto"/>
        </w:rPr>
        <w:t>.</w:t>
      </w:r>
      <w:r w:rsidR="00A27B3A" w:rsidRPr="00EB1561">
        <w:rPr>
          <w:color w:val="auto"/>
        </w:rPr>
        <w:t xml:space="preserve"> </w:t>
      </w:r>
      <w:r w:rsidR="00096341" w:rsidRPr="00EB1561">
        <w:rPr>
          <w:color w:val="auto"/>
        </w:rPr>
        <w:t xml:space="preserve">The </w:t>
      </w:r>
      <w:r w:rsidR="007D4801" w:rsidRPr="00EB1561">
        <w:rPr>
          <w:color w:val="auto"/>
        </w:rPr>
        <w:t>480 kDa ankyrin-G neuron specific domain (NSD)</w:t>
      </w:r>
      <w:r w:rsidR="007D4801" w:rsidRPr="00EB1561">
        <w:rPr>
          <w:rFonts w:ascii="Helvetica" w:eastAsia="Times New Roman" w:hAnsi="Helvetica" w:cs="Times New Roman"/>
          <w:color w:val="auto"/>
          <w:sz w:val="21"/>
          <w:szCs w:val="21"/>
        </w:rPr>
        <w:t xml:space="preserve"> </w:t>
      </w:r>
      <w:r w:rsidR="007D4801" w:rsidRPr="00EB1561">
        <w:rPr>
          <w:rFonts w:asciiTheme="minorHAnsi" w:eastAsia="Times New Roman" w:hAnsiTheme="minorHAnsi" w:cstheme="minorHAnsi"/>
          <w:color w:val="auto"/>
        </w:rPr>
        <w:t>is required for AIS formation</w:t>
      </w:r>
      <w:r w:rsidR="00096341" w:rsidRPr="00EB1561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KZW5raW5zPC9BdXRob3I+PFllYXI+MjAxNTwvWWVhcj48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</w:fldData>
        </w:fldChar>
      </w:r>
      <w:r w:rsidR="00096341" w:rsidRPr="00EB1561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096341" w:rsidRPr="00EB1561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KZW5raW5zPC9BdXRob3I+PFllYXI+MjAxNTwvWWVhcj48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</w:fldData>
        </w:fldChar>
      </w:r>
      <w:r w:rsidR="00096341" w:rsidRPr="00EB1561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096341" w:rsidRPr="00EB1561">
        <w:rPr>
          <w:rFonts w:asciiTheme="minorHAnsi" w:hAnsiTheme="minorHAnsi" w:cstheme="minorHAnsi"/>
          <w:color w:val="auto"/>
          <w:lang w:eastAsia="zh-CN"/>
        </w:rPr>
      </w:r>
      <w:r w:rsidR="00096341" w:rsidRPr="00EB156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96341" w:rsidRPr="00EB1561">
        <w:rPr>
          <w:rFonts w:asciiTheme="minorHAnsi" w:hAnsiTheme="minorHAnsi" w:cstheme="minorHAnsi"/>
          <w:color w:val="auto"/>
          <w:lang w:eastAsia="zh-CN"/>
        </w:rPr>
      </w:r>
      <w:r w:rsidR="00096341" w:rsidRPr="00EB156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96341" w:rsidRPr="00EB1561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2</w:t>
      </w:r>
      <w:r w:rsidR="00096341" w:rsidRPr="00EB156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D4801" w:rsidRPr="00EB1561">
        <w:rPr>
          <w:rFonts w:asciiTheme="minorHAnsi" w:eastAsia="Times New Roman" w:hAnsiTheme="minorHAnsi" w:cstheme="minorHAnsi"/>
          <w:color w:val="auto"/>
        </w:rPr>
        <w:t>.</w:t>
      </w:r>
      <w:r w:rsidR="00923C34" w:rsidRPr="00EB1561">
        <w:rPr>
          <w:color w:val="auto"/>
        </w:rPr>
        <w:t xml:space="preserve"> </w:t>
      </w:r>
      <w:r w:rsidR="007678B6" w:rsidRPr="00EB1561">
        <w:rPr>
          <w:color w:val="auto"/>
        </w:rPr>
        <w:t>The 190 kDa ankyrin-G</w:t>
      </w:r>
      <w:r w:rsidR="00F5356A" w:rsidRPr="00EB1561">
        <w:rPr>
          <w:color w:val="auto"/>
        </w:rPr>
        <w:t xml:space="preserve"> </w:t>
      </w:r>
      <w:r w:rsidR="00A33A75" w:rsidRPr="00EB1561">
        <w:rPr>
          <w:color w:val="auto"/>
        </w:rPr>
        <w:t>does</w:t>
      </w:r>
      <w:r w:rsidR="007D4801" w:rsidRPr="00EB1561">
        <w:rPr>
          <w:color w:val="auto"/>
        </w:rPr>
        <w:t xml:space="preserve"> </w:t>
      </w:r>
      <w:r w:rsidR="00F5356A" w:rsidRPr="00EB1561">
        <w:rPr>
          <w:color w:val="auto"/>
        </w:rPr>
        <w:t xml:space="preserve">not </w:t>
      </w:r>
      <w:r w:rsidR="007678B6" w:rsidRPr="00EB1561">
        <w:rPr>
          <w:color w:val="auto"/>
        </w:rPr>
        <w:t xml:space="preserve">promote </w:t>
      </w:r>
      <w:r w:rsidR="00F5356A" w:rsidRPr="00EB1561">
        <w:rPr>
          <w:color w:val="auto"/>
        </w:rPr>
        <w:t>AIS assembly</w:t>
      </w:r>
      <w:r w:rsidR="007678B6" w:rsidRPr="00EB1561">
        <w:rPr>
          <w:color w:val="auto"/>
        </w:rPr>
        <w:t xml:space="preserve"> or </w:t>
      </w:r>
      <w:r w:rsidR="00EC6F38" w:rsidRPr="00EB1561">
        <w:rPr>
          <w:color w:val="auto"/>
        </w:rPr>
        <w:t>target AIS</w:t>
      </w:r>
      <w:r w:rsidR="007678B6" w:rsidRPr="00EB1561">
        <w:rPr>
          <w:color w:val="auto"/>
        </w:rPr>
        <w:t xml:space="preserve"> in ankyrin-G-null neurons</w:t>
      </w:r>
      <w:r w:rsidR="00096341" w:rsidRPr="00EB1561">
        <w:rPr>
          <w:color w:val="auto"/>
          <w:lang w:eastAsia="zh-CN"/>
        </w:rPr>
        <w:fldChar w:fldCharType="begin">
          <w:fldData xml:space="preserve">PEVuZE5vdGU+PENpdGU+PEF1dGhvcj5KZW5raW5zPC9BdXRob3I+PFllYXI+MjAxNTwvWWVhcj48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</w:fldData>
        </w:fldChar>
      </w:r>
      <w:r w:rsidR="00096341" w:rsidRPr="00EB1561">
        <w:rPr>
          <w:color w:val="auto"/>
          <w:lang w:eastAsia="zh-CN"/>
        </w:rPr>
        <w:instrText xml:space="preserve"> ADDIN EN.CITE </w:instrText>
      </w:r>
      <w:r w:rsidR="00096341" w:rsidRPr="00EB1561">
        <w:rPr>
          <w:color w:val="auto"/>
          <w:lang w:eastAsia="zh-CN"/>
        </w:rPr>
        <w:fldChar w:fldCharType="begin">
          <w:fldData xml:space="preserve">PEVuZE5vdGU+PENpdGU+PEF1dGhvcj5KZW5raW5zPC9BdXRob3I+PFllYXI+MjAxNTwvWWVhcj48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</w:fldData>
        </w:fldChar>
      </w:r>
      <w:r w:rsidR="00096341" w:rsidRPr="00EB1561">
        <w:rPr>
          <w:color w:val="auto"/>
          <w:lang w:eastAsia="zh-CN"/>
        </w:rPr>
        <w:instrText xml:space="preserve"> ADDIN EN.CITE.DATA </w:instrText>
      </w:r>
      <w:r w:rsidR="00096341" w:rsidRPr="00EB1561">
        <w:rPr>
          <w:color w:val="auto"/>
          <w:lang w:eastAsia="zh-CN"/>
        </w:rPr>
      </w:r>
      <w:r w:rsidR="00096341" w:rsidRPr="00EB1561">
        <w:rPr>
          <w:color w:val="auto"/>
          <w:lang w:eastAsia="zh-CN"/>
        </w:rPr>
        <w:fldChar w:fldCharType="end"/>
      </w:r>
      <w:r w:rsidR="00096341" w:rsidRPr="00EB1561">
        <w:rPr>
          <w:color w:val="auto"/>
          <w:lang w:eastAsia="zh-CN"/>
        </w:rPr>
      </w:r>
      <w:r w:rsidR="00096341" w:rsidRPr="00EB1561">
        <w:rPr>
          <w:color w:val="auto"/>
          <w:lang w:eastAsia="zh-CN"/>
        </w:rPr>
        <w:fldChar w:fldCharType="separate"/>
      </w:r>
      <w:r w:rsidR="00096341" w:rsidRPr="00EB1561">
        <w:rPr>
          <w:noProof/>
          <w:color w:val="auto"/>
          <w:vertAlign w:val="superscript"/>
          <w:lang w:eastAsia="zh-CN"/>
        </w:rPr>
        <w:t>12</w:t>
      </w:r>
      <w:r w:rsidR="00096341" w:rsidRPr="00EB1561">
        <w:rPr>
          <w:color w:val="auto"/>
          <w:lang w:eastAsia="zh-CN"/>
        </w:rPr>
        <w:fldChar w:fldCharType="end"/>
      </w:r>
      <w:r w:rsidR="00096341" w:rsidRPr="00EB1561">
        <w:rPr>
          <w:color w:val="auto"/>
        </w:rPr>
        <w:t>. However, 190 kDa ankyrin-G</w:t>
      </w:r>
      <w:r w:rsidR="00A27B3A" w:rsidRPr="00EB1561">
        <w:rPr>
          <w:color w:val="auto"/>
        </w:rPr>
        <w:t xml:space="preserve"> </w:t>
      </w:r>
      <w:r w:rsidR="00096341" w:rsidRPr="00EB1561">
        <w:rPr>
          <w:color w:val="auto"/>
        </w:rPr>
        <w:t>is concentrated at</w:t>
      </w:r>
      <w:r w:rsidR="00A27B3A" w:rsidRPr="00EB1561">
        <w:rPr>
          <w:color w:val="auto"/>
        </w:rPr>
        <w:t xml:space="preserve"> </w:t>
      </w:r>
      <w:r w:rsidR="008D575F" w:rsidRPr="00EB1561">
        <w:rPr>
          <w:color w:val="auto"/>
        </w:rPr>
        <w:t xml:space="preserve">the </w:t>
      </w:r>
      <w:r w:rsidR="007D4801" w:rsidRPr="00EB1561">
        <w:rPr>
          <w:color w:val="auto"/>
        </w:rPr>
        <w:t>AIS</w:t>
      </w:r>
      <w:r w:rsidR="00096341" w:rsidRPr="00EB1561">
        <w:rPr>
          <w:color w:val="auto"/>
        </w:rPr>
        <w:t xml:space="preserve"> containing 480 kDa ankyrin-G</w:t>
      </w:r>
      <w:r w:rsidR="00257A2E" w:rsidRPr="00EB1561">
        <w:rPr>
          <w:color w:val="auto"/>
          <w:lang w:eastAsia="zh-CN"/>
        </w:rPr>
        <w:fldChar w:fldCharType="begin">
          <w:fldData xml:space="preserve">PEVuZE5vdGU+PENpdGU+PEF1dGhvcj5KZW5raW5zPC9BdXRob3I+PFllYXI+MjAxNTwvWWVhcj48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</w:fldData>
        </w:fldChar>
      </w:r>
      <w:r w:rsidR="00CE3015" w:rsidRPr="00EB1561">
        <w:rPr>
          <w:color w:val="auto"/>
          <w:lang w:eastAsia="zh-CN"/>
        </w:rPr>
        <w:instrText xml:space="preserve"> ADDIN EN.CITE </w:instrText>
      </w:r>
      <w:r w:rsidR="00CE3015" w:rsidRPr="00EB1561">
        <w:rPr>
          <w:color w:val="auto"/>
          <w:lang w:eastAsia="zh-CN"/>
        </w:rPr>
        <w:fldChar w:fldCharType="begin">
          <w:fldData xml:space="preserve">PEVuZE5vdGU+PENpdGU+PEF1dGhvcj5KZW5raW5zPC9BdXRob3I+PFllYXI+MjAxNTwvWWVhcj48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</w:fldData>
        </w:fldChar>
      </w:r>
      <w:r w:rsidR="00CE3015" w:rsidRPr="00EB1561">
        <w:rPr>
          <w:color w:val="auto"/>
          <w:lang w:eastAsia="zh-CN"/>
        </w:rPr>
        <w:instrText xml:space="preserve"> ADDIN EN.CITE.DATA </w:instrText>
      </w:r>
      <w:r w:rsidR="00CE3015" w:rsidRPr="00EB1561">
        <w:rPr>
          <w:color w:val="auto"/>
          <w:lang w:eastAsia="zh-CN"/>
        </w:rPr>
      </w:r>
      <w:r w:rsidR="00CE3015" w:rsidRPr="00EB1561">
        <w:rPr>
          <w:color w:val="auto"/>
          <w:lang w:eastAsia="zh-CN"/>
        </w:rPr>
        <w:fldChar w:fldCharType="end"/>
      </w:r>
      <w:r w:rsidR="00257A2E" w:rsidRPr="00EB1561">
        <w:rPr>
          <w:color w:val="auto"/>
          <w:lang w:eastAsia="zh-CN"/>
        </w:rPr>
      </w:r>
      <w:r w:rsidR="00257A2E" w:rsidRPr="00EB1561">
        <w:rPr>
          <w:color w:val="auto"/>
          <w:lang w:eastAsia="zh-CN"/>
        </w:rPr>
        <w:fldChar w:fldCharType="separate"/>
      </w:r>
      <w:r w:rsidR="00CE3015" w:rsidRPr="00EB1561">
        <w:rPr>
          <w:noProof/>
          <w:color w:val="auto"/>
          <w:vertAlign w:val="superscript"/>
          <w:lang w:eastAsia="zh-CN"/>
        </w:rPr>
        <w:t>12</w:t>
      </w:r>
      <w:r w:rsidR="00257A2E" w:rsidRPr="00EB1561">
        <w:rPr>
          <w:color w:val="auto"/>
          <w:lang w:eastAsia="zh-CN"/>
        </w:rPr>
        <w:fldChar w:fldCharType="end"/>
      </w:r>
      <w:r w:rsidR="00E17311" w:rsidRPr="00EB1561">
        <w:rPr>
          <w:color w:val="auto"/>
          <w:lang w:eastAsia="zh-CN"/>
        </w:rPr>
        <w:t>.</w:t>
      </w:r>
      <w:r w:rsidR="00A27B3A" w:rsidRPr="00EB1561">
        <w:rPr>
          <w:color w:val="auto"/>
          <w:lang w:eastAsia="zh-CN"/>
        </w:rPr>
        <w:t xml:space="preserve"> </w:t>
      </w:r>
      <w:r w:rsidR="00096341" w:rsidRPr="00EB1561">
        <w:rPr>
          <w:color w:val="auto"/>
        </w:rPr>
        <w:t xml:space="preserve">This ability of </w:t>
      </w:r>
      <w:r w:rsidR="008D575F" w:rsidRPr="00EB1561">
        <w:rPr>
          <w:color w:val="auto"/>
        </w:rPr>
        <w:t xml:space="preserve">the </w:t>
      </w:r>
      <w:r w:rsidR="00096341" w:rsidRPr="00EB1561">
        <w:rPr>
          <w:color w:val="auto"/>
        </w:rPr>
        <w:t xml:space="preserve">190 kDa ankyrin-G to target pre-assembled AIS of wildtype neurons has been a source of confusion in the literature and has slowed appreciation of the critical specialized functions of </w:t>
      </w:r>
      <w:r w:rsidR="008D575F" w:rsidRPr="00EB1561">
        <w:rPr>
          <w:color w:val="auto"/>
        </w:rPr>
        <w:t xml:space="preserve">the </w:t>
      </w:r>
      <w:r w:rsidR="00096341" w:rsidRPr="00EB1561">
        <w:rPr>
          <w:color w:val="auto"/>
        </w:rPr>
        <w:t>480 kDa ankyrin-G in AIS assembly.</w:t>
      </w:r>
      <w:r w:rsidR="00A27B3A" w:rsidRPr="00EB1561">
        <w:rPr>
          <w:color w:val="auto"/>
        </w:rPr>
        <w:t xml:space="preserve"> </w:t>
      </w:r>
      <w:r w:rsidR="00F5356A" w:rsidRPr="00EB1561">
        <w:rPr>
          <w:color w:val="auto"/>
        </w:rPr>
        <w:t>Therefore, it is critical to study AIS assembly in ankyrin-G</w:t>
      </w:r>
      <w:r w:rsidR="007678B6" w:rsidRPr="00EB1561">
        <w:rPr>
          <w:color w:val="auto"/>
        </w:rPr>
        <w:t>-</w:t>
      </w:r>
      <w:r w:rsidR="00F5356A" w:rsidRPr="00EB1561">
        <w:rPr>
          <w:color w:val="auto"/>
        </w:rPr>
        <w:t xml:space="preserve">null </w:t>
      </w:r>
      <w:r w:rsidR="007D4801" w:rsidRPr="00EB1561">
        <w:rPr>
          <w:color w:val="auto"/>
        </w:rPr>
        <w:t>neurons that</w:t>
      </w:r>
      <w:r w:rsidR="00F5356A" w:rsidRPr="00EB1561">
        <w:rPr>
          <w:color w:val="auto"/>
        </w:rPr>
        <w:t xml:space="preserve"> lack</w:t>
      </w:r>
      <w:r w:rsidR="007678B6" w:rsidRPr="00EB1561">
        <w:rPr>
          <w:color w:val="auto"/>
        </w:rPr>
        <w:t xml:space="preserve"> </w:t>
      </w:r>
      <w:r w:rsidR="00096341" w:rsidRPr="00EB1561">
        <w:rPr>
          <w:color w:val="auto"/>
        </w:rPr>
        <w:t xml:space="preserve">a </w:t>
      </w:r>
      <w:r w:rsidR="00F5356A" w:rsidRPr="00EB1561">
        <w:rPr>
          <w:color w:val="auto"/>
        </w:rPr>
        <w:t>pre-assembled AIS.</w:t>
      </w:r>
    </w:p>
    <w:p w14:paraId="473ED5D8" w14:textId="77777777" w:rsidR="008D575F" w:rsidRPr="00EB1561" w:rsidRDefault="008D575F" w:rsidP="0008645D">
      <w:pPr>
        <w:rPr>
          <w:color w:val="auto"/>
        </w:rPr>
      </w:pPr>
    </w:p>
    <w:p w14:paraId="0F64209C" w14:textId="418AABA8" w:rsidR="00AD5A60" w:rsidRPr="00EB1561" w:rsidRDefault="00552D6C" w:rsidP="0008645D">
      <w:pPr>
        <w:rPr>
          <w:color w:val="auto"/>
        </w:rPr>
      </w:pPr>
      <w:r w:rsidRPr="00EB1561">
        <w:rPr>
          <w:color w:val="auto"/>
        </w:rPr>
        <w:t xml:space="preserve">Here, we present </w:t>
      </w:r>
      <w:r w:rsidR="00E3464B" w:rsidRPr="00EB1561">
        <w:rPr>
          <w:color w:val="auto"/>
        </w:rPr>
        <w:t>a</w:t>
      </w:r>
      <w:r w:rsidRPr="00EB1561">
        <w:rPr>
          <w:color w:val="auto"/>
        </w:rPr>
        <w:t xml:space="preserve"> method to study </w:t>
      </w:r>
      <w:r w:rsidR="00D018D2" w:rsidRPr="00EB1561">
        <w:rPr>
          <w:color w:val="auto"/>
        </w:rPr>
        <w:t>the</w:t>
      </w:r>
      <w:r w:rsidR="00F5356A" w:rsidRPr="00EB1561">
        <w:rPr>
          <w:color w:val="auto"/>
        </w:rPr>
        <w:t xml:space="preserve"> assembly</w:t>
      </w:r>
      <w:r w:rsidR="00E3464B" w:rsidRPr="00EB1561">
        <w:rPr>
          <w:color w:val="auto"/>
        </w:rPr>
        <w:t xml:space="preserve"> </w:t>
      </w:r>
      <w:r w:rsidR="00D018D2" w:rsidRPr="00EB1561">
        <w:rPr>
          <w:color w:val="auto"/>
        </w:rPr>
        <w:t xml:space="preserve">and structure of </w:t>
      </w:r>
      <w:r w:rsidR="007678B6" w:rsidRPr="00EB1561">
        <w:rPr>
          <w:color w:val="auto"/>
        </w:rPr>
        <w:t xml:space="preserve">the </w:t>
      </w:r>
      <w:r w:rsidR="00EC6F38" w:rsidRPr="00EB1561">
        <w:rPr>
          <w:color w:val="auto"/>
        </w:rPr>
        <w:t>AIS using</w:t>
      </w:r>
      <w:r w:rsidR="00E3464B" w:rsidRPr="00EB1561">
        <w:rPr>
          <w:color w:val="auto"/>
        </w:rPr>
        <w:t xml:space="preserve"> </w:t>
      </w:r>
      <w:r w:rsidR="00D018D2" w:rsidRPr="00EB1561">
        <w:rPr>
          <w:color w:val="auto"/>
        </w:rPr>
        <w:t xml:space="preserve">cultured </w:t>
      </w:r>
      <w:r w:rsidR="007D4801" w:rsidRPr="00EB1561">
        <w:rPr>
          <w:color w:val="auto"/>
        </w:rPr>
        <w:t>hippocampal</w:t>
      </w:r>
      <w:r w:rsidR="00F5356A" w:rsidRPr="00EB1561">
        <w:rPr>
          <w:color w:val="auto"/>
        </w:rPr>
        <w:t xml:space="preserve"> neurons</w:t>
      </w:r>
      <w:r w:rsidR="009B7697" w:rsidRPr="00EB1561">
        <w:rPr>
          <w:color w:val="auto"/>
        </w:rPr>
        <w:t xml:space="preserve"> from </w:t>
      </w:r>
      <w:r w:rsidR="00AD301A" w:rsidRPr="00EB1561">
        <w:rPr>
          <w:i/>
          <w:color w:val="auto"/>
        </w:rPr>
        <w:t>ANK3</w:t>
      </w:r>
      <w:r w:rsidR="00AD301A" w:rsidRPr="00EB1561">
        <w:rPr>
          <w:color w:val="auto"/>
        </w:rPr>
        <w:t xml:space="preserve">-E22/23-flox </w:t>
      </w:r>
      <w:r w:rsidR="009B7697" w:rsidRPr="00EB1561">
        <w:rPr>
          <w:color w:val="auto"/>
        </w:rPr>
        <w:t>mice</w:t>
      </w:r>
      <w:r w:rsidR="00F226ED" w:rsidRPr="00EB1561">
        <w:rPr>
          <w:color w:val="auto"/>
        </w:rPr>
        <w:t xml:space="preserve"> that </w:t>
      </w:r>
      <w:r w:rsidR="00096341" w:rsidRPr="00EB1561">
        <w:rPr>
          <w:color w:val="auto"/>
        </w:rPr>
        <w:t xml:space="preserve">eliminates </w:t>
      </w:r>
      <w:r w:rsidR="00BB37E2" w:rsidRPr="00EB1561">
        <w:rPr>
          <w:color w:val="auto"/>
        </w:rPr>
        <w:t>all isoforms of ankyrin-G</w:t>
      </w:r>
      <w:r w:rsidR="00AB2C07" w:rsidRPr="00EB1561">
        <w:rPr>
          <w:color w:val="auto"/>
        </w:rPr>
        <w:fldChar w:fldCharType="begin">
          <w:fldData xml:space="preserve">PEVuZE5vdGU+PENpdGU+PEF1dGhvcj5KZW5raW5zPC9BdXRob3I+PFllYXI+MjAxMzwvWWVhcj48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==
</w:fldData>
        </w:fldChar>
      </w:r>
      <w:r w:rsidR="00CE3015" w:rsidRPr="00EB1561">
        <w:rPr>
          <w:color w:val="auto"/>
        </w:rPr>
        <w:instrText xml:space="preserve"> ADDIN EN.CITE </w:instrText>
      </w:r>
      <w:r w:rsidR="00CE3015" w:rsidRPr="00EB1561">
        <w:rPr>
          <w:color w:val="auto"/>
        </w:rPr>
        <w:fldChar w:fldCharType="begin">
          <w:fldData xml:space="preserve">PEVuZE5vdGU+PENpdGU+PEF1dGhvcj5KZW5raW5zPC9BdXRob3I+PFllYXI+MjAxMzwvWWVhcj48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==
</w:fldData>
        </w:fldChar>
      </w:r>
      <w:r w:rsidR="00CE3015" w:rsidRPr="00EB1561">
        <w:rPr>
          <w:color w:val="auto"/>
        </w:rPr>
        <w:instrText xml:space="preserve"> ADDIN EN.CITE.DATA </w:instrText>
      </w:r>
      <w:r w:rsidR="00CE3015" w:rsidRPr="00EB1561">
        <w:rPr>
          <w:color w:val="auto"/>
        </w:rPr>
      </w:r>
      <w:r w:rsidR="00CE3015" w:rsidRPr="00EB1561">
        <w:rPr>
          <w:color w:val="auto"/>
        </w:rPr>
        <w:fldChar w:fldCharType="end"/>
      </w:r>
      <w:r w:rsidR="00AB2C07" w:rsidRPr="00EB1561">
        <w:rPr>
          <w:color w:val="auto"/>
        </w:rPr>
      </w:r>
      <w:r w:rsidR="00AB2C07" w:rsidRPr="00EB1561">
        <w:rPr>
          <w:color w:val="auto"/>
        </w:rPr>
        <w:fldChar w:fldCharType="separate"/>
      </w:r>
      <w:r w:rsidR="00CE3015" w:rsidRPr="00EB1561">
        <w:rPr>
          <w:noProof/>
          <w:color w:val="auto"/>
          <w:vertAlign w:val="superscript"/>
        </w:rPr>
        <w:t>13</w:t>
      </w:r>
      <w:r w:rsidR="00AB2C07" w:rsidRPr="00EB1561">
        <w:rPr>
          <w:color w:val="auto"/>
        </w:rPr>
        <w:fldChar w:fldCharType="end"/>
      </w:r>
      <w:r w:rsidR="00094565" w:rsidRPr="00EB1561">
        <w:rPr>
          <w:color w:val="auto"/>
        </w:rPr>
        <w:t xml:space="preserve"> (</w:t>
      </w:r>
      <w:r w:rsidR="00094565" w:rsidRPr="00EB1561">
        <w:rPr>
          <w:b/>
          <w:bCs/>
          <w:color w:val="auto"/>
        </w:rPr>
        <w:t>Fig</w:t>
      </w:r>
      <w:r w:rsidR="008D575F" w:rsidRPr="00EB1561">
        <w:rPr>
          <w:b/>
          <w:bCs/>
          <w:color w:val="auto"/>
        </w:rPr>
        <w:t xml:space="preserve">ure </w:t>
      </w:r>
      <w:r w:rsidR="00094565" w:rsidRPr="00EB1561">
        <w:rPr>
          <w:b/>
          <w:bCs/>
          <w:color w:val="auto"/>
        </w:rPr>
        <w:t>1B</w:t>
      </w:r>
      <w:r w:rsidR="00094565" w:rsidRPr="00EB1561">
        <w:rPr>
          <w:color w:val="auto"/>
        </w:rPr>
        <w:t>)</w:t>
      </w:r>
      <w:r w:rsidRPr="00EB1561">
        <w:rPr>
          <w:color w:val="auto"/>
        </w:rPr>
        <w:t xml:space="preserve">. </w:t>
      </w:r>
      <w:r w:rsidR="00D018D2" w:rsidRPr="00EB1561">
        <w:rPr>
          <w:color w:val="auto"/>
        </w:rPr>
        <w:t>By transfecting neurons with</w:t>
      </w:r>
      <w:r w:rsidR="007678B6" w:rsidRPr="00EB1561">
        <w:rPr>
          <w:color w:val="auto"/>
        </w:rPr>
        <w:t xml:space="preserve"> a </w:t>
      </w:r>
      <w:r w:rsidR="00D018D2" w:rsidRPr="00EB1561">
        <w:rPr>
          <w:color w:val="auto"/>
        </w:rPr>
        <w:t>Cre</w:t>
      </w:r>
      <w:r w:rsidR="007678B6" w:rsidRPr="00EB1561">
        <w:rPr>
          <w:color w:val="auto"/>
        </w:rPr>
        <w:t>-BFP</w:t>
      </w:r>
      <w:r w:rsidR="00D018D2" w:rsidRPr="00EB1561">
        <w:rPr>
          <w:color w:val="auto"/>
        </w:rPr>
        <w:t xml:space="preserve"> construct before AIS is assembled, we generated </w:t>
      </w:r>
      <w:r w:rsidR="007678B6" w:rsidRPr="00EB1561">
        <w:rPr>
          <w:color w:val="auto"/>
        </w:rPr>
        <w:t>ankyrin-G-deficient neurons completely lack</w:t>
      </w:r>
      <w:r w:rsidR="00F948D0" w:rsidRPr="00EB1561">
        <w:rPr>
          <w:color w:val="auto"/>
        </w:rPr>
        <w:t>ing an</w:t>
      </w:r>
      <w:r w:rsidR="00A27B3A" w:rsidRPr="00EB1561">
        <w:rPr>
          <w:color w:val="auto"/>
        </w:rPr>
        <w:t xml:space="preserve"> </w:t>
      </w:r>
      <w:r w:rsidR="007678B6" w:rsidRPr="00EB1561">
        <w:rPr>
          <w:color w:val="auto"/>
        </w:rPr>
        <w:t xml:space="preserve">AIS </w:t>
      </w:r>
      <w:r w:rsidR="00D018D2" w:rsidRPr="00EB1561">
        <w:rPr>
          <w:color w:val="auto"/>
        </w:rPr>
        <w:t>(</w:t>
      </w:r>
      <w:r w:rsidR="00094565" w:rsidRPr="00EB1561">
        <w:rPr>
          <w:b/>
          <w:bCs/>
          <w:color w:val="auto"/>
        </w:rPr>
        <w:t>Fig</w:t>
      </w:r>
      <w:r w:rsidR="008D575F" w:rsidRPr="00EB1561">
        <w:rPr>
          <w:b/>
          <w:bCs/>
          <w:color w:val="auto"/>
        </w:rPr>
        <w:t xml:space="preserve">ure </w:t>
      </w:r>
      <w:r w:rsidR="00094565" w:rsidRPr="00EB1561">
        <w:rPr>
          <w:b/>
          <w:bCs/>
          <w:color w:val="auto"/>
        </w:rPr>
        <w:t>1B</w:t>
      </w:r>
      <w:r w:rsidR="00DD3A3A">
        <w:rPr>
          <w:b/>
          <w:bCs/>
          <w:color w:val="auto"/>
        </w:rPr>
        <w:t>,</w:t>
      </w:r>
      <w:r w:rsidR="00094565" w:rsidRPr="00EB1561">
        <w:rPr>
          <w:b/>
          <w:bCs/>
          <w:color w:val="auto"/>
        </w:rPr>
        <w:t xml:space="preserve"> </w:t>
      </w:r>
      <w:r w:rsidR="00D018D2" w:rsidRPr="00EB1561">
        <w:rPr>
          <w:b/>
          <w:bCs/>
          <w:color w:val="auto"/>
        </w:rPr>
        <w:t>Fig</w:t>
      </w:r>
      <w:r w:rsidR="008D575F" w:rsidRPr="00EB1561">
        <w:rPr>
          <w:b/>
          <w:bCs/>
          <w:color w:val="auto"/>
        </w:rPr>
        <w:t xml:space="preserve">ure </w:t>
      </w:r>
      <w:r w:rsidR="00D018D2" w:rsidRPr="00EB1561">
        <w:rPr>
          <w:b/>
          <w:bCs/>
          <w:color w:val="auto"/>
        </w:rPr>
        <w:t>2</w:t>
      </w:r>
      <w:r w:rsidR="00D018D2" w:rsidRPr="00EB1561">
        <w:rPr>
          <w:color w:val="auto"/>
        </w:rPr>
        <w:t>).</w:t>
      </w:r>
      <w:r w:rsidR="00023709" w:rsidRPr="00EB1561">
        <w:rPr>
          <w:color w:val="auto"/>
        </w:rPr>
        <w:t xml:space="preserve"> </w:t>
      </w:r>
      <w:r w:rsidR="00033CA4" w:rsidRPr="00EB1561">
        <w:rPr>
          <w:color w:val="auto"/>
        </w:rPr>
        <w:t>The assembly of AIS is fully rescued following</w:t>
      </w:r>
      <w:r w:rsidR="00F226ED" w:rsidRPr="00EB1561">
        <w:rPr>
          <w:color w:val="auto"/>
        </w:rPr>
        <w:t xml:space="preserve"> co-transfect</w:t>
      </w:r>
      <w:r w:rsidR="00033CA4" w:rsidRPr="00EB1561">
        <w:rPr>
          <w:color w:val="auto"/>
        </w:rPr>
        <w:t>ion of</w:t>
      </w:r>
      <w:r w:rsidR="00A27B3A" w:rsidRPr="00EB1561">
        <w:rPr>
          <w:color w:val="auto"/>
        </w:rPr>
        <w:t xml:space="preserve"> </w:t>
      </w:r>
      <w:r w:rsidR="00F226ED" w:rsidRPr="00EB1561">
        <w:rPr>
          <w:color w:val="auto"/>
        </w:rPr>
        <w:t xml:space="preserve">480 kDa </w:t>
      </w:r>
      <w:r w:rsidR="00A75170" w:rsidRPr="00EB1561">
        <w:rPr>
          <w:color w:val="auto"/>
        </w:rPr>
        <w:t>ankyrin</w:t>
      </w:r>
      <w:r w:rsidR="00F226ED" w:rsidRPr="00EB1561">
        <w:rPr>
          <w:color w:val="auto"/>
        </w:rPr>
        <w:t>-G-GFP plasmid</w:t>
      </w:r>
      <w:r w:rsidR="00A906EB" w:rsidRPr="00EB1561">
        <w:rPr>
          <w:color w:val="auto"/>
        </w:rPr>
        <w:t xml:space="preserve"> with</w:t>
      </w:r>
      <w:r w:rsidR="00A27B3A" w:rsidRPr="00EB1561">
        <w:rPr>
          <w:color w:val="auto"/>
        </w:rPr>
        <w:t xml:space="preserve"> </w:t>
      </w:r>
      <w:r w:rsidR="00033CA4" w:rsidRPr="00EB1561">
        <w:rPr>
          <w:color w:val="auto"/>
        </w:rPr>
        <w:t xml:space="preserve">a </w:t>
      </w:r>
      <w:proofErr w:type="spellStart"/>
      <w:r w:rsidR="00A75170" w:rsidRPr="00EB1561">
        <w:rPr>
          <w:color w:val="auto"/>
        </w:rPr>
        <w:t>Cre</w:t>
      </w:r>
      <w:proofErr w:type="spellEnd"/>
      <w:r w:rsidR="00A906EB" w:rsidRPr="00EB1561">
        <w:rPr>
          <w:color w:val="auto"/>
        </w:rPr>
        <w:t>-BFP</w:t>
      </w:r>
      <w:r w:rsidR="00033CA4" w:rsidRPr="00EB1561">
        <w:rPr>
          <w:color w:val="auto"/>
        </w:rPr>
        <w:t xml:space="preserve"> plasmid</w:t>
      </w:r>
      <w:r w:rsidR="00F226ED" w:rsidRPr="00EB1561">
        <w:rPr>
          <w:color w:val="auto"/>
        </w:rPr>
        <w:t xml:space="preserve">. This method </w:t>
      </w:r>
      <w:r w:rsidR="00A906EB" w:rsidRPr="00EB1561">
        <w:rPr>
          <w:color w:val="auto"/>
        </w:rPr>
        <w:t xml:space="preserve">provides a way to study </w:t>
      </w:r>
      <w:r w:rsidR="008D575F" w:rsidRPr="00EB1561">
        <w:rPr>
          <w:color w:val="auto"/>
        </w:rPr>
        <w:t xml:space="preserve">the </w:t>
      </w:r>
      <w:r w:rsidR="00A906EB" w:rsidRPr="00EB1561">
        <w:rPr>
          <w:color w:val="auto"/>
        </w:rPr>
        <w:t xml:space="preserve">AIS assembly in a </w:t>
      </w:r>
      <w:r w:rsidR="008D575F" w:rsidRPr="00EB1561">
        <w:rPr>
          <w:color w:val="auto"/>
        </w:rPr>
        <w:t>non-pre-</w:t>
      </w:r>
      <w:r w:rsidR="00A906EB" w:rsidRPr="00EB1561">
        <w:rPr>
          <w:color w:val="auto"/>
        </w:rPr>
        <w:t xml:space="preserve">assembled AIS </w:t>
      </w:r>
      <w:r w:rsidR="00EC6F38" w:rsidRPr="00EB1561">
        <w:rPr>
          <w:color w:val="auto"/>
        </w:rPr>
        <w:t>environment.</w:t>
      </w:r>
      <w:r w:rsidR="00F226ED" w:rsidRPr="00EB1561">
        <w:rPr>
          <w:color w:val="auto"/>
        </w:rPr>
        <w:t xml:space="preserve"> </w:t>
      </w:r>
      <w:r w:rsidR="00E3464B" w:rsidRPr="00EB1561">
        <w:rPr>
          <w:color w:val="auto"/>
        </w:rPr>
        <w:t xml:space="preserve">We </w:t>
      </w:r>
      <w:r w:rsidR="00394A94" w:rsidRPr="00EB1561">
        <w:rPr>
          <w:color w:val="auto"/>
        </w:rPr>
        <w:t xml:space="preserve">also modified the </w:t>
      </w:r>
      <w:r w:rsidR="00E3464B" w:rsidRPr="00EB1561">
        <w:rPr>
          <w:color w:val="auto"/>
        </w:rPr>
        <w:t>g</w:t>
      </w:r>
      <w:r w:rsidR="00072509" w:rsidRPr="00EB1561">
        <w:rPr>
          <w:color w:val="auto"/>
        </w:rPr>
        <w:t>lia</w:t>
      </w:r>
      <w:r w:rsidR="00E3464B" w:rsidRPr="00EB1561">
        <w:rPr>
          <w:color w:val="auto"/>
        </w:rPr>
        <w:t xml:space="preserve">-neuron co-culture system from Gary Banker </w:t>
      </w:r>
      <w:r w:rsidR="00794136" w:rsidRPr="00EB1561">
        <w:rPr>
          <w:color w:val="auto"/>
        </w:rPr>
        <w:t>without using antibiotics</w:t>
      </w:r>
      <w:r w:rsidR="00033CA4" w:rsidRPr="00EB1561">
        <w:rPr>
          <w:color w:val="auto"/>
        </w:rPr>
        <w:t>, previously designed for embryonic day 18 neurons,</w:t>
      </w:r>
      <w:r w:rsidR="00A27B3A" w:rsidRPr="00EB1561">
        <w:rPr>
          <w:color w:val="auto"/>
        </w:rPr>
        <w:t xml:space="preserve"> </w:t>
      </w:r>
      <w:r w:rsidR="00033CA4" w:rsidRPr="00EB1561">
        <w:rPr>
          <w:color w:val="auto"/>
        </w:rPr>
        <w:t xml:space="preserve">for application to </w:t>
      </w:r>
      <w:r w:rsidR="00394A94" w:rsidRPr="00EB1561">
        <w:rPr>
          <w:color w:val="auto"/>
        </w:rPr>
        <w:t>postnatal mouse</w:t>
      </w:r>
      <w:r w:rsidR="001A65CB" w:rsidRPr="00EB1561">
        <w:rPr>
          <w:color w:val="auto"/>
        </w:rPr>
        <w:t xml:space="preserve"> neurons</w:t>
      </w:r>
      <w:r w:rsidR="00A906EB" w:rsidRPr="00EB1561">
        <w:rPr>
          <w:color w:val="auto"/>
        </w:rPr>
        <w:t xml:space="preserve"> and adapted</w:t>
      </w:r>
      <w:r w:rsidR="001A65CB" w:rsidRPr="00EB1561">
        <w:rPr>
          <w:color w:val="auto"/>
        </w:rPr>
        <w:t xml:space="preserve"> </w:t>
      </w:r>
      <w:r w:rsidR="00E36693" w:rsidRPr="00EB1561">
        <w:rPr>
          <w:color w:val="auto"/>
        </w:rPr>
        <w:t>a</w:t>
      </w:r>
      <w:r w:rsidR="00794136" w:rsidRPr="00EB1561">
        <w:rPr>
          <w:color w:val="auto"/>
        </w:rPr>
        <w:t xml:space="preserve"> </w:t>
      </w:r>
      <w:r w:rsidR="00A906EB" w:rsidRPr="00EB1561">
        <w:rPr>
          <w:color w:val="auto"/>
        </w:rPr>
        <w:t>AIS</w:t>
      </w:r>
      <w:r w:rsidR="00E36693" w:rsidRPr="00EB1561">
        <w:rPr>
          <w:color w:val="auto"/>
        </w:rPr>
        <w:t xml:space="preserve"> quantit</w:t>
      </w:r>
      <w:r w:rsidR="00033CA4" w:rsidRPr="00EB1561">
        <w:rPr>
          <w:color w:val="auto"/>
        </w:rPr>
        <w:t>ation</w:t>
      </w:r>
      <w:r w:rsidR="00E36693" w:rsidRPr="00EB1561">
        <w:rPr>
          <w:color w:val="auto"/>
        </w:rPr>
        <w:t xml:space="preserve"> method to</w:t>
      </w:r>
      <w:r w:rsidR="001A65CB" w:rsidRPr="00EB1561">
        <w:rPr>
          <w:color w:val="auto"/>
        </w:rPr>
        <w:t xml:space="preserve"> average AIS</w:t>
      </w:r>
      <w:r w:rsidR="00A906EB" w:rsidRPr="00EB1561">
        <w:rPr>
          <w:color w:val="auto"/>
        </w:rPr>
        <w:t xml:space="preserve"> measurements from multiple neurons</w:t>
      </w:r>
      <w:r w:rsidR="00B11915" w:rsidRPr="00EB1561">
        <w:rPr>
          <w:color w:val="auto"/>
        </w:rPr>
        <w:t xml:space="preserve"> to</w:t>
      </w:r>
      <w:r w:rsidR="00A27B3A" w:rsidRPr="00EB1561">
        <w:rPr>
          <w:color w:val="auto"/>
        </w:rPr>
        <w:t xml:space="preserve"> </w:t>
      </w:r>
      <w:r w:rsidR="00B11915" w:rsidRPr="00EB1561">
        <w:rPr>
          <w:color w:val="auto"/>
        </w:rPr>
        <w:t>normalize</w:t>
      </w:r>
      <w:r w:rsidR="001A65CB" w:rsidRPr="00EB1561">
        <w:rPr>
          <w:color w:val="auto"/>
        </w:rPr>
        <w:t xml:space="preserve"> the variation of AIS</w:t>
      </w:r>
      <w:r w:rsidR="00794136" w:rsidRPr="00EB1561">
        <w:rPr>
          <w:color w:val="auto"/>
        </w:rPr>
        <w:fldChar w:fldCharType="begin"/>
      </w:r>
      <w:r w:rsidR="00CE3015" w:rsidRPr="00EB1561">
        <w:rPr>
          <w:color w:val="auto"/>
        </w:rPr>
        <w:instrText xml:space="preserve"> ADDIN EN.CITE &lt;EndNote&gt;&lt;Cite&gt;&lt;Author&gt;Kaech&lt;/Author&gt;&lt;Year&gt;2006&lt;/Year&gt;&lt;RecNum&gt;16&lt;/RecNum&gt;&lt;DisplayText&gt;&lt;style face="superscript"&gt;14&lt;/style&gt;&lt;/DisplayText&gt;&lt;record&gt;&lt;rec-number&gt;16&lt;/rec-number&gt;&lt;foreign-keys&gt;&lt;key app="EN" db-id="zzee2spdcewwazeeaevxtzakrtpxe0svft5v" timestamp="1582834505"&gt;16&lt;/key&gt;&lt;/foreign-keys&gt;&lt;ref-type name="Journal Article"&gt;17&lt;/ref-type&gt;&lt;contributors&gt;&lt;authors&gt;&lt;author&gt;Kaech, S.&lt;/author&gt;&lt;author&gt;Banker, G.&lt;/author&gt;&lt;/authors&gt;&lt;/contributors&gt;&lt;auth-address&gt;Center for Research on Occupational and Environmental Toxicology, Oregon Health &amp;amp; Science University, L606, 3181 SW Sam Jackson Park Rd., Portland, Oregon 97239, USA.&lt;/auth-address&gt;&lt;titles&gt;&lt;title&gt;Culturing hippocampal neurons&lt;/title&gt;&lt;secondary-title&gt;Nat Protoc&lt;/secondary-title&gt;&lt;/titles&gt;&lt;periodical&gt;&lt;full-title&gt;Nat Protoc&lt;/full-title&gt;&lt;/periodical&gt;&lt;pages&gt;2406-15&lt;/pages&gt;&lt;volume&gt;1&lt;/volume&gt;&lt;number&gt;5&lt;/number&gt;&lt;edition&gt;2007/04/05&lt;/edition&gt;&lt;keywords&gt;&lt;keyword&gt;Animals&lt;/keyword&gt;&lt;keyword&gt;Astrocytes&lt;/keyword&gt;&lt;keyword&gt;Cell Culture Techniques/*methods&lt;/keyword&gt;&lt;keyword&gt;Female&lt;/keyword&gt;&lt;keyword&gt;Hippocampus/*cytology&lt;/keyword&gt;&lt;keyword&gt;Mice&lt;/keyword&gt;&lt;keyword&gt;*Neurons&lt;/keyword&gt;&lt;keyword&gt;Polylysine&lt;/keyword&gt;&lt;keyword&gt;Pregnancy&lt;/keyword&gt;&lt;keyword&gt;Rats&lt;/keyword&gt;&lt;/keywords&gt;&lt;dates&gt;&lt;year&gt;2006&lt;/year&gt;&lt;/dates&gt;&lt;isbn&gt;1750-2799 (Electronic)&amp;#xD;1750-2799 (Linking)&lt;/isbn&gt;&lt;accession-num&gt;17406484&lt;/accession-num&gt;&lt;urls&gt;&lt;related-urls&gt;&lt;url&gt;https://www.ncbi.nlm.nih.gov/pubmed/17406484&lt;/url&gt;&lt;/related-urls&gt;&lt;/urls&gt;&lt;electronic-resource-num&gt;10.1038/nprot.2006.356&lt;/electronic-resource-num&gt;&lt;/record&gt;&lt;/Cite&gt;&lt;/EndNote&gt;</w:instrText>
      </w:r>
      <w:r w:rsidR="00794136" w:rsidRPr="00EB1561">
        <w:rPr>
          <w:color w:val="auto"/>
        </w:rPr>
        <w:fldChar w:fldCharType="separate"/>
      </w:r>
      <w:r w:rsidR="00CE3015" w:rsidRPr="00EB1561">
        <w:rPr>
          <w:noProof/>
          <w:color w:val="auto"/>
          <w:vertAlign w:val="superscript"/>
        </w:rPr>
        <w:t>14</w:t>
      </w:r>
      <w:r w:rsidR="00794136" w:rsidRPr="00EB1561">
        <w:rPr>
          <w:color w:val="auto"/>
        </w:rPr>
        <w:fldChar w:fldCharType="end"/>
      </w:r>
      <w:r w:rsidR="00794136" w:rsidRPr="00EB1561">
        <w:rPr>
          <w:color w:val="auto"/>
          <w:vertAlign w:val="superscript"/>
        </w:rPr>
        <w:t>,15</w:t>
      </w:r>
      <w:r w:rsidR="00E36693" w:rsidRPr="00EB1561">
        <w:rPr>
          <w:color w:val="auto"/>
        </w:rPr>
        <w:t xml:space="preserve">. </w:t>
      </w:r>
    </w:p>
    <w:p w14:paraId="7E50F919" w14:textId="2F2B3BED" w:rsidR="00B33C66" w:rsidRPr="00EB1561" w:rsidRDefault="008C7DBF" w:rsidP="0008645D">
      <w:pPr>
        <w:rPr>
          <w:b/>
          <w:color w:val="auto"/>
        </w:rPr>
      </w:pPr>
      <w:r w:rsidRPr="00EB1561">
        <w:rPr>
          <w:color w:val="auto"/>
        </w:rPr>
        <w:t xml:space="preserve"> </w:t>
      </w:r>
    </w:p>
    <w:p w14:paraId="0024C41A" w14:textId="7B242D0B" w:rsidR="008309FF" w:rsidRPr="00EB1561" w:rsidRDefault="006305D7" w:rsidP="0008645D">
      <w:pPr>
        <w:rPr>
          <w:rStyle w:val="Hyperlink"/>
          <w:color w:val="auto"/>
          <w:u w:val="none"/>
        </w:rPr>
      </w:pPr>
      <w:r w:rsidRPr="00EB1561">
        <w:rPr>
          <w:b/>
          <w:color w:val="auto"/>
        </w:rPr>
        <w:t>PROTOCOL:</w:t>
      </w:r>
      <w:r w:rsidRPr="00EB1561">
        <w:rPr>
          <w:color w:val="auto"/>
        </w:rPr>
        <w:t xml:space="preserve"> </w:t>
      </w:r>
    </w:p>
    <w:p w14:paraId="32232C7D" w14:textId="77777777" w:rsidR="00257A2E" w:rsidRPr="00EB1561" w:rsidRDefault="00257A2E" w:rsidP="0008645D">
      <w:pPr>
        <w:pStyle w:val="NormalWeb"/>
        <w:spacing w:before="0" w:beforeAutospacing="0" w:after="0" w:afterAutospacing="0"/>
        <w:rPr>
          <w:b/>
          <w:color w:val="auto"/>
        </w:rPr>
      </w:pPr>
    </w:p>
    <w:p w14:paraId="1DE39D35" w14:textId="7DE4537A" w:rsidR="00AA661A" w:rsidRPr="00EB1561" w:rsidRDefault="008D575F" w:rsidP="0008645D">
      <w:pPr>
        <w:rPr>
          <w:color w:val="auto"/>
        </w:rPr>
      </w:pPr>
      <w:r w:rsidRPr="00EB1561">
        <w:rPr>
          <w:color w:val="auto"/>
        </w:rPr>
        <w:t xml:space="preserve">NOTE: </w:t>
      </w:r>
      <w:r w:rsidR="00AA757A" w:rsidRPr="00EB1561">
        <w:rPr>
          <w:color w:val="auto"/>
        </w:rPr>
        <w:t xml:space="preserve">This culture method </w:t>
      </w:r>
      <w:r w:rsidRPr="00EB1561">
        <w:rPr>
          <w:color w:val="auto"/>
        </w:rPr>
        <w:t xml:space="preserve">of </w:t>
      </w:r>
      <w:r w:rsidRPr="00EB1561">
        <w:rPr>
          <w:bCs/>
          <w:color w:val="auto"/>
        </w:rPr>
        <w:t>hippocampal neurons from</w:t>
      </w:r>
      <w:r w:rsidRPr="00EB1561">
        <w:rPr>
          <w:b/>
          <w:color w:val="auto"/>
        </w:rPr>
        <w:t xml:space="preserve"> </w:t>
      </w:r>
      <w:r w:rsidRPr="00EB1561">
        <w:rPr>
          <w:bCs/>
          <w:color w:val="auto"/>
        </w:rPr>
        <w:t xml:space="preserve">postnatal 0-day </w:t>
      </w:r>
      <w:r w:rsidRPr="00EB1561">
        <w:rPr>
          <w:bCs/>
          <w:i/>
          <w:color w:val="auto"/>
        </w:rPr>
        <w:t>ANK3</w:t>
      </w:r>
      <w:r w:rsidRPr="00EB1561">
        <w:rPr>
          <w:bCs/>
          <w:color w:val="auto"/>
        </w:rPr>
        <w:t>-E22/23</w:t>
      </w:r>
      <w:r w:rsidRPr="00EB1561">
        <w:rPr>
          <w:bCs/>
          <w:color w:val="auto"/>
          <w:vertAlign w:val="superscript"/>
        </w:rPr>
        <w:t xml:space="preserve">f/f </w:t>
      </w:r>
      <w:r w:rsidRPr="00EB1561">
        <w:rPr>
          <w:bCs/>
          <w:color w:val="auto"/>
        </w:rPr>
        <w:t>mice</w:t>
      </w:r>
      <w:r w:rsidRPr="00EB1561">
        <w:rPr>
          <w:color w:val="auto"/>
        </w:rPr>
        <w:t xml:space="preserve"> </w:t>
      </w:r>
      <w:r w:rsidR="00AA757A" w:rsidRPr="00EB1561">
        <w:rPr>
          <w:color w:val="auto"/>
        </w:rPr>
        <w:t>is adapted from Gary Banker’s glia/neuron co-culture system</w:t>
      </w:r>
      <w:r w:rsidR="00F26F8E" w:rsidRPr="00EB1561">
        <w:rPr>
          <w:color w:val="auto"/>
        </w:rPr>
        <w:t xml:space="preserve"> </w:t>
      </w:r>
      <w:r w:rsidR="00C15B3D" w:rsidRPr="00EB1561">
        <w:rPr>
          <w:color w:val="auto"/>
        </w:rPr>
        <w:t>Therefore,</w:t>
      </w:r>
      <w:r w:rsidR="00B12B8B" w:rsidRPr="00EB1561">
        <w:rPr>
          <w:color w:val="auto"/>
        </w:rPr>
        <w:t xml:space="preserve"> </w:t>
      </w:r>
      <w:r w:rsidR="00AE2B3A" w:rsidRPr="00EB1561">
        <w:rPr>
          <w:color w:val="auto"/>
        </w:rPr>
        <w:t>it is critical to perform</w:t>
      </w:r>
      <w:r w:rsidR="001426F1" w:rsidRPr="00EB1561">
        <w:rPr>
          <w:color w:val="auto"/>
        </w:rPr>
        <w:t xml:space="preserve"> all steps after dissection in a clean hood</w:t>
      </w:r>
      <w:r w:rsidR="00C15B3D" w:rsidRPr="00EB1561">
        <w:rPr>
          <w:color w:val="auto"/>
        </w:rPr>
        <w:t xml:space="preserve"> </w:t>
      </w:r>
      <w:r w:rsidR="00023709" w:rsidRPr="00EB1561">
        <w:rPr>
          <w:color w:val="auto"/>
        </w:rPr>
        <w:t>using sterilized tools</w:t>
      </w:r>
      <w:r w:rsidR="00C15B3D" w:rsidRPr="00EB1561">
        <w:rPr>
          <w:color w:val="auto"/>
        </w:rPr>
        <w:t>.</w:t>
      </w:r>
      <w:r w:rsidR="00A27B3A" w:rsidRPr="00EB1561">
        <w:rPr>
          <w:color w:val="auto"/>
        </w:rPr>
        <w:t xml:space="preserve"> </w:t>
      </w:r>
      <w:r w:rsidR="008C53BB" w:rsidRPr="00EB1561">
        <w:rPr>
          <w:color w:val="auto"/>
        </w:rPr>
        <w:t xml:space="preserve">This protocol takes up to 1 month. The </w:t>
      </w:r>
      <w:r w:rsidRPr="00EB1561">
        <w:rPr>
          <w:color w:val="auto"/>
        </w:rPr>
        <w:t>workflow</w:t>
      </w:r>
      <w:r w:rsidR="008C53BB" w:rsidRPr="00EB1561">
        <w:rPr>
          <w:color w:val="auto"/>
        </w:rPr>
        <w:t xml:space="preserve"> is displayed in </w:t>
      </w:r>
      <w:r w:rsidR="008C53BB" w:rsidRPr="00EB1561">
        <w:rPr>
          <w:b/>
          <w:bCs/>
          <w:color w:val="auto"/>
        </w:rPr>
        <w:t>Fig</w:t>
      </w:r>
      <w:r w:rsidRPr="00EB1561">
        <w:rPr>
          <w:b/>
          <w:bCs/>
          <w:color w:val="auto"/>
        </w:rPr>
        <w:t xml:space="preserve">ure </w:t>
      </w:r>
      <w:r w:rsidR="008C53BB" w:rsidRPr="00EB1561">
        <w:rPr>
          <w:b/>
          <w:bCs/>
          <w:color w:val="auto"/>
        </w:rPr>
        <w:t>3</w:t>
      </w:r>
      <w:r w:rsidR="008C53BB" w:rsidRPr="00EB1561">
        <w:rPr>
          <w:color w:val="auto"/>
        </w:rPr>
        <w:t>.</w:t>
      </w:r>
      <w:r w:rsidR="00684F9C" w:rsidRPr="00EB1561">
        <w:rPr>
          <w:color w:val="auto"/>
        </w:rPr>
        <w:t xml:space="preserve"> The protocol follows the animal guidelines of Duke </w:t>
      </w:r>
      <w:r w:rsidR="00DD3A3A">
        <w:rPr>
          <w:color w:val="auto"/>
        </w:rPr>
        <w:t>U</w:t>
      </w:r>
      <w:r w:rsidR="00684F9C" w:rsidRPr="00EB1561">
        <w:rPr>
          <w:color w:val="auto"/>
        </w:rPr>
        <w:t>niversity.</w:t>
      </w:r>
    </w:p>
    <w:p w14:paraId="1E564018" w14:textId="77777777" w:rsidR="008D575F" w:rsidRPr="00EB1561" w:rsidRDefault="008D575F" w:rsidP="0008645D">
      <w:pPr>
        <w:rPr>
          <w:color w:val="auto"/>
        </w:rPr>
      </w:pPr>
    </w:p>
    <w:p w14:paraId="30DA6FF3" w14:textId="1FE3D0D7" w:rsidR="00BB39EF" w:rsidRPr="00EB1561" w:rsidRDefault="00914700" w:rsidP="0008645D">
      <w:pPr>
        <w:pStyle w:val="NormalWeb"/>
        <w:numPr>
          <w:ilvl w:val="0"/>
          <w:numId w:val="32"/>
        </w:numPr>
        <w:spacing w:before="0" w:beforeAutospacing="0" w:after="0" w:afterAutospacing="0"/>
        <w:ind w:left="0" w:firstLine="0"/>
        <w:rPr>
          <w:b/>
          <w:color w:val="auto"/>
        </w:rPr>
      </w:pPr>
      <w:r w:rsidRPr="00EB1561">
        <w:rPr>
          <w:b/>
          <w:color w:val="auto"/>
        </w:rPr>
        <w:t>Preparing</w:t>
      </w:r>
      <w:r w:rsidR="00AA757A" w:rsidRPr="00EB1561">
        <w:rPr>
          <w:b/>
          <w:color w:val="auto"/>
        </w:rPr>
        <w:t xml:space="preserve"> of coverslips</w:t>
      </w:r>
      <w:r w:rsidRPr="00EB1561">
        <w:rPr>
          <w:b/>
          <w:color w:val="auto"/>
        </w:rPr>
        <w:t xml:space="preserve"> and </w:t>
      </w:r>
      <w:r w:rsidR="00AE2B3A" w:rsidRPr="00EB1561">
        <w:rPr>
          <w:b/>
          <w:color w:val="auto"/>
        </w:rPr>
        <w:t xml:space="preserve">neuronal </w:t>
      </w:r>
      <w:r w:rsidRPr="00EB1561">
        <w:rPr>
          <w:b/>
          <w:color w:val="auto"/>
        </w:rPr>
        <w:t>plating dish</w:t>
      </w:r>
      <w:r w:rsidR="00AE2B3A" w:rsidRPr="00EB1561">
        <w:rPr>
          <w:b/>
          <w:color w:val="auto"/>
        </w:rPr>
        <w:t>es</w:t>
      </w:r>
    </w:p>
    <w:p w14:paraId="5D419DC7" w14:textId="77777777" w:rsidR="008D575F" w:rsidRPr="00EB1561" w:rsidRDefault="008D575F" w:rsidP="0008645D">
      <w:pPr>
        <w:pStyle w:val="NormalWeb"/>
        <w:spacing w:before="0" w:beforeAutospacing="0" w:after="0" w:afterAutospacing="0"/>
        <w:rPr>
          <w:b/>
          <w:color w:val="auto"/>
        </w:rPr>
      </w:pPr>
    </w:p>
    <w:p w14:paraId="431A2999" w14:textId="0117B1D2" w:rsidR="00F26F8E" w:rsidRPr="00EB1561" w:rsidRDefault="00C55E21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</w:rPr>
        <w:t>At least o</w:t>
      </w:r>
      <w:r w:rsidR="000B6208" w:rsidRPr="00EB1561">
        <w:rPr>
          <w:color w:val="auto"/>
        </w:rPr>
        <w:t>ne</w:t>
      </w:r>
      <w:r w:rsidR="00BB39EF" w:rsidRPr="00EB1561">
        <w:rPr>
          <w:color w:val="auto"/>
        </w:rPr>
        <w:t xml:space="preserve"> week before culture day, </w:t>
      </w:r>
      <w:r w:rsidR="009E5780" w:rsidRPr="00EB1561">
        <w:rPr>
          <w:color w:val="auto"/>
        </w:rPr>
        <w:t xml:space="preserve">load </w:t>
      </w:r>
      <w:r w:rsidR="00BB39EF" w:rsidRPr="00EB1561">
        <w:rPr>
          <w:color w:val="auto"/>
        </w:rPr>
        <w:t>coverslips</w:t>
      </w:r>
      <w:r w:rsidR="009E5780" w:rsidRPr="00EB1561">
        <w:rPr>
          <w:color w:val="auto"/>
        </w:rPr>
        <w:t xml:space="preserve"> on coverslip rack and soak </w:t>
      </w:r>
      <w:r w:rsidR="009E5780" w:rsidRPr="00EB1561">
        <w:rPr>
          <w:rFonts w:hint="eastAsia"/>
          <w:color w:val="auto"/>
          <w:lang w:eastAsia="zh-CN"/>
        </w:rPr>
        <w:t>it</w:t>
      </w:r>
      <w:r w:rsidR="00BB39EF" w:rsidRPr="00EB1561">
        <w:rPr>
          <w:rFonts w:hint="eastAsia"/>
          <w:color w:val="auto"/>
          <w:lang w:eastAsia="zh-CN"/>
        </w:rPr>
        <w:t xml:space="preserve"> </w:t>
      </w:r>
      <w:r w:rsidR="00BB39EF" w:rsidRPr="00EB1561">
        <w:rPr>
          <w:color w:val="auto"/>
        </w:rPr>
        <w:t xml:space="preserve">in nitric acid (70% </w:t>
      </w:r>
      <w:r w:rsidR="00CD0867" w:rsidRPr="00EB1561">
        <w:rPr>
          <w:color w:val="auto"/>
        </w:rPr>
        <w:t>W</w:t>
      </w:r>
      <w:r w:rsidR="00BB39EF" w:rsidRPr="00EB1561">
        <w:rPr>
          <w:color w:val="auto"/>
        </w:rPr>
        <w:t>/</w:t>
      </w:r>
      <w:r w:rsidR="00CD0867" w:rsidRPr="00EB1561">
        <w:rPr>
          <w:color w:val="auto"/>
        </w:rPr>
        <w:t>W</w:t>
      </w:r>
      <w:r w:rsidR="00BB39EF" w:rsidRPr="00EB1561">
        <w:rPr>
          <w:color w:val="auto"/>
        </w:rPr>
        <w:t>) overnight (could be extended for days)</w:t>
      </w:r>
      <w:r w:rsidR="008D575F" w:rsidRPr="00EB1561">
        <w:rPr>
          <w:color w:val="auto"/>
        </w:rPr>
        <w:t>.</w:t>
      </w:r>
    </w:p>
    <w:p w14:paraId="21D442AD" w14:textId="77777777" w:rsidR="008D575F" w:rsidRPr="00EB1561" w:rsidRDefault="008D575F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755CEB93" w14:textId="7E99CDB1" w:rsidR="000B6208" w:rsidRPr="00EB1561" w:rsidRDefault="000B6208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</w:rPr>
        <w:t>Wash</w:t>
      </w:r>
      <w:r w:rsidR="00B11915" w:rsidRPr="00EB1561">
        <w:rPr>
          <w:color w:val="auto"/>
        </w:rPr>
        <w:t xml:space="preserve"> </w:t>
      </w:r>
      <w:r w:rsidRPr="00EB1561">
        <w:rPr>
          <w:color w:val="auto"/>
        </w:rPr>
        <w:t>nitric acid</w:t>
      </w:r>
      <w:r w:rsidR="00B11915" w:rsidRPr="00EB1561">
        <w:rPr>
          <w:color w:val="auto"/>
        </w:rPr>
        <w:t xml:space="preserve"> </w:t>
      </w:r>
      <w:r w:rsidRPr="00EB1561">
        <w:rPr>
          <w:color w:val="auto"/>
        </w:rPr>
        <w:t>treated coverslips with di</w:t>
      </w:r>
      <w:r w:rsidR="00E475E9" w:rsidRPr="00EB1561">
        <w:rPr>
          <w:rFonts w:hint="eastAsia"/>
          <w:color w:val="auto"/>
          <w:lang w:eastAsia="zh-CN"/>
        </w:rPr>
        <w:t>still</w:t>
      </w:r>
      <w:r w:rsidR="008D575F" w:rsidRPr="00EB1561">
        <w:rPr>
          <w:color w:val="auto"/>
          <w:lang w:eastAsia="zh-CN"/>
        </w:rPr>
        <w:t>ed</w:t>
      </w:r>
      <w:r w:rsidRPr="00EB1561">
        <w:rPr>
          <w:color w:val="auto"/>
        </w:rPr>
        <w:t xml:space="preserve"> water on a low speed shaker in a glass jar 2 times, 1 h</w:t>
      </w:r>
      <w:r w:rsidR="00B11915" w:rsidRPr="00EB1561">
        <w:rPr>
          <w:color w:val="auto"/>
        </w:rPr>
        <w:t>ou</w:t>
      </w:r>
      <w:r w:rsidRPr="00EB1561">
        <w:rPr>
          <w:color w:val="auto"/>
        </w:rPr>
        <w:t>r</w:t>
      </w:r>
      <w:r w:rsidR="008B21C3" w:rsidRPr="00EB1561">
        <w:rPr>
          <w:color w:val="auto"/>
        </w:rPr>
        <w:t xml:space="preserve"> </w:t>
      </w:r>
      <w:r w:rsidRPr="00EB1561">
        <w:rPr>
          <w:color w:val="auto"/>
        </w:rPr>
        <w:t>each</w:t>
      </w:r>
      <w:r w:rsidR="008D575F" w:rsidRPr="00EB1561">
        <w:rPr>
          <w:color w:val="auto"/>
        </w:rPr>
        <w:t>.</w:t>
      </w:r>
    </w:p>
    <w:p w14:paraId="19C32B4E" w14:textId="77777777" w:rsidR="008D575F" w:rsidRPr="00EB1561" w:rsidRDefault="008D575F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6872AF71" w14:textId="335CBA9F" w:rsidR="008B21C3" w:rsidRPr="00EB1561" w:rsidRDefault="008B21C3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</w:rPr>
        <w:t>Incubate coverslips in saturated KOH dissolved in 100% ethanol overnight</w:t>
      </w:r>
      <w:r w:rsidR="008D575F" w:rsidRPr="00EB1561">
        <w:rPr>
          <w:color w:val="auto"/>
        </w:rPr>
        <w:t xml:space="preserve">. </w:t>
      </w:r>
      <w:r w:rsidR="00903ACA" w:rsidRPr="00EB1561">
        <w:rPr>
          <w:color w:val="auto"/>
        </w:rPr>
        <w:t>Add KOH</w:t>
      </w:r>
      <w:r w:rsidR="00B11915" w:rsidRPr="00EB1561">
        <w:rPr>
          <w:color w:val="auto"/>
        </w:rPr>
        <w:t xml:space="preserve"> </w:t>
      </w:r>
      <w:r w:rsidR="008D575F" w:rsidRPr="00EB1561">
        <w:rPr>
          <w:color w:val="auto"/>
        </w:rPr>
        <w:t>into</w:t>
      </w:r>
      <w:r w:rsidR="00B11915" w:rsidRPr="00EB1561">
        <w:rPr>
          <w:color w:val="auto"/>
        </w:rPr>
        <w:t xml:space="preserve"> </w:t>
      </w:r>
      <w:r w:rsidR="006E5A6A" w:rsidRPr="00EB1561">
        <w:rPr>
          <w:color w:val="auto"/>
        </w:rPr>
        <w:t>ethanol</w:t>
      </w:r>
      <w:r w:rsidR="00903ACA" w:rsidRPr="00EB1561">
        <w:rPr>
          <w:color w:val="auto"/>
        </w:rPr>
        <w:t xml:space="preserve"> till it is no longer dissolved</w:t>
      </w:r>
      <w:r w:rsidRPr="00EB1561">
        <w:rPr>
          <w:color w:val="auto"/>
        </w:rPr>
        <w:t xml:space="preserve">. </w:t>
      </w:r>
    </w:p>
    <w:p w14:paraId="00398621" w14:textId="77777777" w:rsidR="008D575F" w:rsidRPr="00EB1561" w:rsidRDefault="008D575F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5050FFFC" w14:textId="1C27703C" w:rsidR="000B6208" w:rsidRPr="00EB1561" w:rsidRDefault="00B11915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</w:rPr>
        <w:t>Repeat the wash step</w:t>
      </w:r>
      <w:r w:rsidR="00C8370A" w:rsidRPr="00EB1561">
        <w:rPr>
          <w:color w:val="auto"/>
        </w:rPr>
        <w:t xml:space="preserve"> </w:t>
      </w:r>
      <w:r w:rsidR="008B21C3" w:rsidRPr="00EB1561">
        <w:rPr>
          <w:color w:val="auto"/>
        </w:rPr>
        <w:t>with di</w:t>
      </w:r>
      <w:r w:rsidR="00E475E9" w:rsidRPr="00EB1561">
        <w:rPr>
          <w:rFonts w:hint="eastAsia"/>
          <w:color w:val="auto"/>
          <w:lang w:eastAsia="zh-CN"/>
        </w:rPr>
        <w:t>still</w:t>
      </w:r>
      <w:r w:rsidR="008D575F" w:rsidRPr="00EB1561">
        <w:rPr>
          <w:color w:val="auto"/>
          <w:lang w:eastAsia="zh-CN"/>
        </w:rPr>
        <w:t>ed</w:t>
      </w:r>
      <w:r w:rsidR="008B21C3" w:rsidRPr="00EB1561">
        <w:rPr>
          <w:color w:val="auto"/>
        </w:rPr>
        <w:t xml:space="preserve"> water</w:t>
      </w:r>
      <w:r w:rsidR="008D575F" w:rsidRPr="00EB1561">
        <w:rPr>
          <w:color w:val="auto"/>
        </w:rPr>
        <w:t>.</w:t>
      </w:r>
      <w:r w:rsidR="008B21C3" w:rsidRPr="00EB1561">
        <w:rPr>
          <w:color w:val="auto"/>
        </w:rPr>
        <w:t xml:space="preserve"> </w:t>
      </w:r>
      <w:r w:rsidR="000B6208" w:rsidRPr="00EB1561">
        <w:rPr>
          <w:color w:val="auto"/>
        </w:rPr>
        <w:t xml:space="preserve">Rinse coverslips with 100% ethanol </w:t>
      </w:r>
      <w:r w:rsidR="008D575F" w:rsidRPr="00EB1561">
        <w:rPr>
          <w:color w:val="auto"/>
        </w:rPr>
        <w:t xml:space="preserve">once </w:t>
      </w:r>
      <w:r w:rsidR="008B21C3" w:rsidRPr="00EB1561">
        <w:rPr>
          <w:color w:val="auto"/>
        </w:rPr>
        <w:t>for 10 min</w:t>
      </w:r>
      <w:r w:rsidR="00687F3A" w:rsidRPr="00EB1561">
        <w:rPr>
          <w:color w:val="auto"/>
        </w:rPr>
        <w:t>utes</w:t>
      </w:r>
      <w:r w:rsidR="008D575F" w:rsidRPr="00EB1561">
        <w:rPr>
          <w:color w:val="auto"/>
        </w:rPr>
        <w:t>.</w:t>
      </w:r>
    </w:p>
    <w:p w14:paraId="64952AA4" w14:textId="77777777" w:rsidR="008D575F" w:rsidRPr="00EB1561" w:rsidRDefault="008D575F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629E2744" w14:textId="01D3DBBF" w:rsidR="00C55E21" w:rsidRPr="00EB1561" w:rsidRDefault="009E5780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</w:rPr>
        <w:t>Transfer</w:t>
      </w:r>
      <w:r w:rsidR="006E5A6A" w:rsidRPr="00EB1561">
        <w:rPr>
          <w:color w:val="auto"/>
        </w:rPr>
        <w:t xml:space="preserve"> </w:t>
      </w:r>
      <w:r w:rsidRPr="00EB1561">
        <w:rPr>
          <w:color w:val="auto"/>
        </w:rPr>
        <w:t>cover</w:t>
      </w:r>
      <w:r w:rsidR="006E5A6A" w:rsidRPr="00EB1561">
        <w:rPr>
          <w:rFonts w:hint="eastAsia"/>
          <w:color w:val="auto"/>
          <w:lang w:eastAsia="zh-CN"/>
        </w:rPr>
        <w:t>s</w:t>
      </w:r>
      <w:r w:rsidRPr="00EB1561">
        <w:rPr>
          <w:color w:val="auto"/>
        </w:rPr>
        <w:t xml:space="preserve">lips </w:t>
      </w:r>
      <w:r w:rsidRPr="00EB1561">
        <w:rPr>
          <w:rFonts w:hint="eastAsia"/>
          <w:color w:val="auto"/>
          <w:lang w:eastAsia="zh-CN"/>
        </w:rPr>
        <w:t>from</w:t>
      </w:r>
      <w:r w:rsidRPr="00EB1561">
        <w:rPr>
          <w:color w:val="auto"/>
          <w:lang w:eastAsia="zh-CN"/>
        </w:rPr>
        <w:t xml:space="preserve"> </w:t>
      </w:r>
      <w:r w:rsidR="008D575F" w:rsidRPr="00EB1561">
        <w:rPr>
          <w:color w:val="auto"/>
          <w:lang w:eastAsia="zh-CN"/>
        </w:rPr>
        <w:t xml:space="preserve">the </w:t>
      </w:r>
      <w:r w:rsidRPr="00EB1561">
        <w:rPr>
          <w:color w:val="auto"/>
          <w:lang w:eastAsia="zh-CN"/>
        </w:rPr>
        <w:t xml:space="preserve">rack to </w:t>
      </w:r>
      <w:r w:rsidR="008D575F" w:rsidRPr="00EB1561">
        <w:rPr>
          <w:color w:val="auto"/>
          <w:lang w:eastAsia="zh-CN"/>
        </w:rPr>
        <w:t xml:space="preserve">a </w:t>
      </w:r>
      <w:r w:rsidRPr="00EB1561">
        <w:rPr>
          <w:color w:val="auto"/>
          <w:lang w:eastAsia="zh-CN"/>
        </w:rPr>
        <w:t>glass beaker</w:t>
      </w:r>
      <w:r w:rsidR="00EB37A7" w:rsidRPr="00EB1561">
        <w:rPr>
          <w:color w:val="auto"/>
          <w:lang w:eastAsia="zh-CN"/>
        </w:rPr>
        <w:t xml:space="preserve">. </w:t>
      </w:r>
      <w:r w:rsidR="008D575F" w:rsidRPr="00EB1561">
        <w:rPr>
          <w:color w:val="auto"/>
          <w:lang w:eastAsia="zh-CN"/>
        </w:rPr>
        <w:t>Cover</w:t>
      </w:r>
      <w:r w:rsidR="00EB37A7" w:rsidRPr="00EB1561">
        <w:rPr>
          <w:color w:val="auto"/>
          <w:lang w:eastAsia="zh-CN"/>
        </w:rPr>
        <w:t xml:space="preserve"> the beak</w:t>
      </w:r>
      <w:r w:rsidR="00D32783" w:rsidRPr="00EB1561">
        <w:rPr>
          <w:color w:val="auto"/>
          <w:lang w:eastAsia="zh-CN"/>
        </w:rPr>
        <w:t>er</w:t>
      </w:r>
      <w:r w:rsidR="00EB37A7" w:rsidRPr="00EB1561">
        <w:rPr>
          <w:color w:val="auto"/>
          <w:lang w:eastAsia="zh-CN"/>
        </w:rPr>
        <w:t xml:space="preserve"> with aluminum foil.</w:t>
      </w:r>
      <w:r w:rsidRPr="00EB1561">
        <w:rPr>
          <w:color w:val="auto"/>
        </w:rPr>
        <w:t xml:space="preserve"> </w:t>
      </w:r>
      <w:r w:rsidR="000B6208" w:rsidRPr="00EB1561">
        <w:rPr>
          <w:color w:val="auto"/>
        </w:rPr>
        <w:t xml:space="preserve">Bake coverslips in </w:t>
      </w:r>
      <w:r w:rsidR="001E73F3" w:rsidRPr="00EB1561">
        <w:rPr>
          <w:color w:val="auto"/>
        </w:rPr>
        <w:t xml:space="preserve">a </w:t>
      </w:r>
      <w:r w:rsidR="00C55E21" w:rsidRPr="00EB1561">
        <w:rPr>
          <w:color w:val="auto"/>
        </w:rPr>
        <w:t xml:space="preserve">225 </w:t>
      </w:r>
      <w:r w:rsidR="00CD0867" w:rsidRPr="00EB1561">
        <w:rPr>
          <w:bCs/>
          <w:color w:val="auto"/>
        </w:rPr>
        <w:t>°C</w:t>
      </w:r>
      <w:r w:rsidR="00C55E21" w:rsidRPr="00EB1561">
        <w:rPr>
          <w:color w:val="auto"/>
        </w:rPr>
        <w:t xml:space="preserve"> oven overnight to </w:t>
      </w:r>
      <w:r w:rsidR="000738ED" w:rsidRPr="00EB1561">
        <w:rPr>
          <w:color w:val="auto"/>
        </w:rPr>
        <w:t>sterilize</w:t>
      </w:r>
      <w:r w:rsidR="00C55E21" w:rsidRPr="00EB1561">
        <w:rPr>
          <w:color w:val="auto"/>
        </w:rPr>
        <w:t xml:space="preserve"> the coverslips. </w:t>
      </w:r>
      <w:r w:rsidR="008B21C3" w:rsidRPr="00EB1561">
        <w:rPr>
          <w:color w:val="auto"/>
        </w:rPr>
        <w:t>(Coverslips could be store</w:t>
      </w:r>
      <w:r w:rsidR="001E73F3" w:rsidRPr="00EB1561">
        <w:rPr>
          <w:color w:val="auto"/>
        </w:rPr>
        <w:t>d</w:t>
      </w:r>
      <w:r w:rsidR="00EB37A7" w:rsidRPr="00EB1561">
        <w:rPr>
          <w:color w:val="auto"/>
        </w:rPr>
        <w:t xml:space="preserve"> in the beaker </w:t>
      </w:r>
      <w:r w:rsidR="008B21C3" w:rsidRPr="00EB1561">
        <w:rPr>
          <w:color w:val="auto"/>
        </w:rPr>
        <w:t>for weeks)</w:t>
      </w:r>
      <w:r w:rsidR="008D575F" w:rsidRPr="00EB1561">
        <w:rPr>
          <w:color w:val="auto"/>
        </w:rPr>
        <w:t>.</w:t>
      </w:r>
    </w:p>
    <w:p w14:paraId="1BEC584F" w14:textId="77777777" w:rsidR="008D575F" w:rsidRPr="00EB1561" w:rsidRDefault="008D575F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3BAD9593" w14:textId="08EA8F7C" w:rsidR="00C55E21" w:rsidRPr="00EB1561" w:rsidRDefault="00882D52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</w:rPr>
        <w:t xml:space="preserve">Place coverslips in a </w:t>
      </w:r>
      <w:r w:rsidR="001E73F3" w:rsidRPr="00EB1561">
        <w:rPr>
          <w:color w:val="auto"/>
        </w:rPr>
        <w:t>Petri</w:t>
      </w:r>
      <w:r w:rsidRPr="00EB1561">
        <w:rPr>
          <w:color w:val="auto"/>
        </w:rPr>
        <w:t xml:space="preserve"> dish </w:t>
      </w:r>
      <w:r w:rsidR="001E73F3" w:rsidRPr="00EB1561">
        <w:rPr>
          <w:color w:val="auto"/>
        </w:rPr>
        <w:t xml:space="preserve">and </w:t>
      </w:r>
      <w:r w:rsidRPr="00EB1561">
        <w:rPr>
          <w:color w:val="auto"/>
        </w:rPr>
        <w:t>then a</w:t>
      </w:r>
      <w:r w:rsidR="008B21C3" w:rsidRPr="00EB1561">
        <w:rPr>
          <w:color w:val="auto"/>
        </w:rPr>
        <w:t>pply 3-4 wax dots</w:t>
      </w:r>
      <w:r w:rsidR="00C8370A" w:rsidRPr="00EB1561">
        <w:rPr>
          <w:color w:val="auto"/>
        </w:rPr>
        <w:t xml:space="preserve"> </w:t>
      </w:r>
      <w:r w:rsidR="008B21C3" w:rsidRPr="00EB1561">
        <w:rPr>
          <w:color w:val="auto"/>
        </w:rPr>
        <w:t xml:space="preserve">on the coverslip to serve as </w:t>
      </w:r>
      <w:r w:rsidR="001E73F3" w:rsidRPr="00EB1561">
        <w:rPr>
          <w:color w:val="auto"/>
        </w:rPr>
        <w:t>feet</w:t>
      </w:r>
      <w:r w:rsidR="008B21C3" w:rsidRPr="00EB1561">
        <w:rPr>
          <w:color w:val="auto"/>
        </w:rPr>
        <w:t xml:space="preserve">. </w:t>
      </w:r>
      <w:r w:rsidR="001E73F3" w:rsidRPr="00EB1561">
        <w:rPr>
          <w:color w:val="auto"/>
        </w:rPr>
        <w:t>Use a</w:t>
      </w:r>
      <w:r w:rsidR="008B21C3" w:rsidRPr="00EB1561">
        <w:rPr>
          <w:color w:val="auto"/>
        </w:rPr>
        <w:t xml:space="preserve"> Pasteur pipette to dip into boiled wax in a glass bottle</w:t>
      </w:r>
      <w:r w:rsidR="003F36B7" w:rsidRPr="00EB1561">
        <w:rPr>
          <w:color w:val="auto"/>
        </w:rPr>
        <w:t>.</w:t>
      </w:r>
      <w:r w:rsidRPr="00EB1561">
        <w:rPr>
          <w:color w:val="auto"/>
        </w:rPr>
        <w:t xml:space="preserve"> </w:t>
      </w:r>
      <w:r w:rsidR="003F36B7" w:rsidRPr="00EB1561">
        <w:rPr>
          <w:color w:val="auto"/>
        </w:rPr>
        <w:t>T</w:t>
      </w:r>
      <w:r w:rsidRPr="00EB1561">
        <w:rPr>
          <w:color w:val="auto"/>
        </w:rPr>
        <w:t>hen quickly touch the coverslip to creat</w:t>
      </w:r>
      <w:r w:rsidR="00CD0867" w:rsidRPr="00EB1561">
        <w:rPr>
          <w:color w:val="auto"/>
        </w:rPr>
        <w:t>e</w:t>
      </w:r>
      <w:r w:rsidRPr="00EB1561">
        <w:rPr>
          <w:color w:val="auto"/>
        </w:rPr>
        <w:t xml:space="preserve"> a dot</w:t>
      </w:r>
      <w:r w:rsidR="008B21C3" w:rsidRPr="00EB1561">
        <w:rPr>
          <w:color w:val="auto"/>
        </w:rPr>
        <w:t xml:space="preserve">. </w:t>
      </w:r>
      <w:r w:rsidR="00EE6AE1" w:rsidRPr="00EB1561">
        <w:rPr>
          <w:color w:val="auto"/>
        </w:rPr>
        <w:t xml:space="preserve">A 60 mm </w:t>
      </w:r>
      <w:r w:rsidR="001E73F3" w:rsidRPr="00EB1561">
        <w:rPr>
          <w:color w:val="auto"/>
        </w:rPr>
        <w:t>Petri</w:t>
      </w:r>
      <w:r w:rsidR="00EE6AE1" w:rsidRPr="00EB1561">
        <w:rPr>
          <w:color w:val="auto"/>
        </w:rPr>
        <w:t xml:space="preserve"> dish can hold 4 coverslips. A 10 mm </w:t>
      </w:r>
      <w:r w:rsidR="001E73F3" w:rsidRPr="00EB1561">
        <w:rPr>
          <w:color w:val="auto"/>
        </w:rPr>
        <w:t>Petri</w:t>
      </w:r>
      <w:r w:rsidR="00EE6AE1" w:rsidRPr="00EB1561">
        <w:rPr>
          <w:color w:val="auto"/>
        </w:rPr>
        <w:t xml:space="preserve"> dish can hold ~10 coverslips.</w:t>
      </w:r>
      <w:r w:rsidR="00A27B3A" w:rsidRPr="00EB1561">
        <w:rPr>
          <w:color w:val="auto"/>
        </w:rPr>
        <w:t xml:space="preserve"> </w:t>
      </w:r>
    </w:p>
    <w:p w14:paraId="7CFC47C9" w14:textId="77777777" w:rsidR="008D575F" w:rsidRPr="00EB1561" w:rsidRDefault="008D575F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6A83DC20" w14:textId="77C84F68" w:rsidR="00AA757A" w:rsidRPr="00EB1561" w:rsidRDefault="0007262A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</w:rPr>
        <w:t>2</w:t>
      </w:r>
      <w:r w:rsidR="00C55E21" w:rsidRPr="00EB1561">
        <w:rPr>
          <w:color w:val="auto"/>
        </w:rPr>
        <w:t xml:space="preserve"> day</w:t>
      </w:r>
      <w:r w:rsidRPr="00EB1561">
        <w:rPr>
          <w:color w:val="auto"/>
        </w:rPr>
        <w:t>s</w:t>
      </w:r>
      <w:r w:rsidR="00C55E21" w:rsidRPr="00EB1561">
        <w:rPr>
          <w:color w:val="auto"/>
        </w:rPr>
        <w:t xml:space="preserve"> before culture</w:t>
      </w:r>
      <w:r w:rsidRPr="00EB1561">
        <w:rPr>
          <w:color w:val="auto"/>
        </w:rPr>
        <w:t xml:space="preserve"> day</w:t>
      </w:r>
      <w:r w:rsidR="00C55E21" w:rsidRPr="00EB1561">
        <w:rPr>
          <w:color w:val="auto"/>
        </w:rPr>
        <w:t>, coat coverslips</w:t>
      </w:r>
      <w:r w:rsidR="00882D52" w:rsidRPr="00EB1561">
        <w:rPr>
          <w:color w:val="auto"/>
        </w:rPr>
        <w:t xml:space="preserve"> (the side with the wax dots)</w:t>
      </w:r>
      <w:r w:rsidR="00C55E21" w:rsidRPr="00EB1561">
        <w:rPr>
          <w:color w:val="auto"/>
        </w:rPr>
        <w:t xml:space="preserve"> with filter sterilized 1</w:t>
      </w:r>
      <w:r w:rsidR="001E73F3" w:rsidRPr="00EB1561">
        <w:rPr>
          <w:color w:val="auto"/>
        </w:rPr>
        <w:t xml:space="preserve"> </w:t>
      </w:r>
      <w:r w:rsidR="00C55E21" w:rsidRPr="00EB1561">
        <w:rPr>
          <w:color w:val="auto"/>
        </w:rPr>
        <w:t>mg/m</w:t>
      </w:r>
      <w:r w:rsidR="001E73F3" w:rsidRPr="00EB1561">
        <w:rPr>
          <w:color w:val="auto"/>
        </w:rPr>
        <w:t>L</w:t>
      </w:r>
      <w:r w:rsidR="00C55E21" w:rsidRPr="00EB1561">
        <w:rPr>
          <w:color w:val="auto"/>
        </w:rPr>
        <w:t xml:space="preserve"> poly-L-lysine in 0.1</w:t>
      </w:r>
      <w:r w:rsidR="00EB37A7" w:rsidRPr="00EB1561">
        <w:rPr>
          <w:color w:val="auto"/>
        </w:rPr>
        <w:t xml:space="preserve"> </w:t>
      </w:r>
      <w:r w:rsidR="00C55E21" w:rsidRPr="00EB1561">
        <w:rPr>
          <w:color w:val="auto"/>
        </w:rPr>
        <w:t>M boric acid (pH</w:t>
      </w:r>
      <w:r w:rsidR="00EB37A7" w:rsidRPr="00EB1561">
        <w:rPr>
          <w:color w:val="auto"/>
        </w:rPr>
        <w:t xml:space="preserve"> </w:t>
      </w:r>
      <w:r w:rsidR="00C55E21" w:rsidRPr="00EB1561">
        <w:rPr>
          <w:color w:val="auto"/>
        </w:rPr>
        <w:t xml:space="preserve">8.5) for </w:t>
      </w:r>
      <w:r w:rsidR="001E73F3" w:rsidRPr="00EB1561">
        <w:rPr>
          <w:color w:val="auto"/>
        </w:rPr>
        <w:t>a minimum of</w:t>
      </w:r>
      <w:r w:rsidR="00C55E21" w:rsidRPr="00EB1561">
        <w:rPr>
          <w:color w:val="auto"/>
        </w:rPr>
        <w:t xml:space="preserve"> 6 hours and rinse with water</w:t>
      </w:r>
      <w:r w:rsidR="00882D52" w:rsidRPr="00EB1561">
        <w:rPr>
          <w:color w:val="auto"/>
        </w:rPr>
        <w:t xml:space="preserve"> 2 times, 1 hour each time</w:t>
      </w:r>
      <w:r w:rsidR="00C55E21" w:rsidRPr="00EB1561">
        <w:rPr>
          <w:color w:val="auto"/>
        </w:rPr>
        <w:t xml:space="preserve">. </w:t>
      </w:r>
      <w:r w:rsidR="00EB37A7" w:rsidRPr="00EB1561">
        <w:rPr>
          <w:color w:val="auto"/>
        </w:rPr>
        <w:t xml:space="preserve">Coverslips remain in the same </w:t>
      </w:r>
      <w:r w:rsidR="001E73F3" w:rsidRPr="00EB1561">
        <w:rPr>
          <w:color w:val="auto"/>
        </w:rPr>
        <w:t>Petri</w:t>
      </w:r>
      <w:r w:rsidR="00EB37A7" w:rsidRPr="00EB1561">
        <w:rPr>
          <w:color w:val="auto"/>
        </w:rPr>
        <w:t xml:space="preserve"> dish.</w:t>
      </w:r>
    </w:p>
    <w:p w14:paraId="1A4655F4" w14:textId="77777777" w:rsidR="008D575F" w:rsidRPr="00EB1561" w:rsidRDefault="008D575F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2BA2FBA4" w14:textId="3973631E" w:rsidR="008D575F" w:rsidRPr="00EB1561" w:rsidRDefault="00EE6AE1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</w:rPr>
        <w:t>Add</w:t>
      </w:r>
      <w:r w:rsidR="00C55E21" w:rsidRPr="00EB1561">
        <w:rPr>
          <w:color w:val="auto"/>
        </w:rPr>
        <w:t xml:space="preserve"> plating medium (MEM supplemented with glucose 0.6% </w:t>
      </w:r>
      <w:r w:rsidR="00EB37A7" w:rsidRPr="00EB1561">
        <w:rPr>
          <w:color w:val="auto"/>
        </w:rPr>
        <w:t>(</w:t>
      </w:r>
      <w:r w:rsidR="00C55E21" w:rsidRPr="00EB1561">
        <w:rPr>
          <w:color w:val="auto"/>
        </w:rPr>
        <w:t>wt/vol) and 10% (vol/vol) horse serum)</w:t>
      </w:r>
      <w:r w:rsidRPr="00EB1561">
        <w:rPr>
          <w:color w:val="auto"/>
        </w:rPr>
        <w:t xml:space="preserve"> to plates slowly without disturbing coverslips. Put plates</w:t>
      </w:r>
      <w:r w:rsidR="00AA5512" w:rsidRPr="00EB1561">
        <w:rPr>
          <w:color w:val="auto"/>
        </w:rPr>
        <w:t xml:space="preserve"> </w:t>
      </w:r>
      <w:r w:rsidR="00903ACA" w:rsidRPr="00EB1561">
        <w:rPr>
          <w:color w:val="auto"/>
        </w:rPr>
        <w:t xml:space="preserve">in the </w:t>
      </w:r>
      <w:r w:rsidR="00903ACA" w:rsidRPr="00EB1561">
        <w:rPr>
          <w:bCs/>
          <w:color w:val="auto"/>
        </w:rPr>
        <w:t>incubator</w:t>
      </w:r>
      <w:r w:rsidR="00903ACA" w:rsidRPr="00EB1561">
        <w:rPr>
          <w:color w:val="auto"/>
        </w:rPr>
        <w:t xml:space="preserve"> till </w:t>
      </w:r>
      <w:r w:rsidR="00AA5512" w:rsidRPr="00EB1561">
        <w:rPr>
          <w:color w:val="auto"/>
        </w:rPr>
        <w:t xml:space="preserve">the culture day to seed neurons. </w:t>
      </w:r>
    </w:p>
    <w:p w14:paraId="68FDB72E" w14:textId="77777777" w:rsidR="005C70E1" w:rsidRPr="00EB1561" w:rsidRDefault="005C70E1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345B84F5" w14:textId="66DE7DF0" w:rsidR="00AA757A" w:rsidRPr="00EB1561" w:rsidRDefault="00AA757A" w:rsidP="0008645D">
      <w:pPr>
        <w:pStyle w:val="NormalWeb"/>
        <w:numPr>
          <w:ilvl w:val="0"/>
          <w:numId w:val="32"/>
        </w:numPr>
        <w:spacing w:before="0" w:beforeAutospacing="0" w:after="0" w:afterAutospacing="0"/>
        <w:ind w:left="0" w:firstLine="0"/>
        <w:rPr>
          <w:b/>
          <w:color w:val="auto"/>
        </w:rPr>
      </w:pPr>
      <w:r w:rsidRPr="00EB1561">
        <w:rPr>
          <w:b/>
          <w:color w:val="auto"/>
        </w:rPr>
        <w:t xml:space="preserve">Preparing glia </w:t>
      </w:r>
      <w:r w:rsidR="00AE2B3A" w:rsidRPr="00EB1561">
        <w:rPr>
          <w:b/>
          <w:color w:val="auto"/>
        </w:rPr>
        <w:t xml:space="preserve">cell </w:t>
      </w:r>
      <w:r w:rsidRPr="00EB1561">
        <w:rPr>
          <w:b/>
          <w:color w:val="auto"/>
        </w:rPr>
        <w:t>feeder dishes</w:t>
      </w:r>
      <w:r w:rsidR="0007262A" w:rsidRPr="00EB1561">
        <w:rPr>
          <w:b/>
          <w:color w:val="auto"/>
        </w:rPr>
        <w:t xml:space="preserve"> (2 weeks before culture day)</w:t>
      </w:r>
    </w:p>
    <w:p w14:paraId="048C9AF2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/>
          <w:color w:val="auto"/>
        </w:rPr>
      </w:pPr>
    </w:p>
    <w:p w14:paraId="67B983F5" w14:textId="06E53A72" w:rsidR="00914700" w:rsidRPr="00EB1561" w:rsidRDefault="0007262A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</w:rPr>
        <w:t xml:space="preserve">Dissect </w:t>
      </w:r>
      <w:r w:rsidR="001E73F3" w:rsidRPr="00EB1561">
        <w:rPr>
          <w:color w:val="auto"/>
        </w:rPr>
        <w:t xml:space="preserve">the </w:t>
      </w:r>
      <w:r w:rsidRPr="00EB1561">
        <w:rPr>
          <w:color w:val="auto"/>
        </w:rPr>
        <w:t>c</w:t>
      </w:r>
      <w:r w:rsidR="00651EA4" w:rsidRPr="00EB1561">
        <w:rPr>
          <w:color w:val="auto"/>
        </w:rPr>
        <w:t xml:space="preserve">ortex </w:t>
      </w:r>
      <w:r w:rsidRPr="00EB1561">
        <w:rPr>
          <w:color w:val="auto"/>
        </w:rPr>
        <w:t>from</w:t>
      </w:r>
      <w:r w:rsidR="00651EA4" w:rsidRPr="00EB1561">
        <w:rPr>
          <w:color w:val="auto"/>
        </w:rPr>
        <w:t xml:space="preserve"> </w:t>
      </w:r>
      <w:r w:rsidR="001E73F3" w:rsidRPr="00EB1561">
        <w:rPr>
          <w:color w:val="auto"/>
        </w:rPr>
        <w:t xml:space="preserve">a </w:t>
      </w:r>
      <w:r w:rsidR="00651EA4" w:rsidRPr="00EB1561">
        <w:rPr>
          <w:color w:val="auto"/>
        </w:rPr>
        <w:t>postnatal 1</w:t>
      </w:r>
      <w:r w:rsidR="00687F3A" w:rsidRPr="00EB1561">
        <w:rPr>
          <w:color w:val="auto"/>
        </w:rPr>
        <w:t>-</w:t>
      </w:r>
      <w:r w:rsidR="00651EA4" w:rsidRPr="00EB1561">
        <w:rPr>
          <w:color w:val="auto"/>
        </w:rPr>
        <w:t xml:space="preserve">day </w:t>
      </w:r>
      <w:r w:rsidR="00687F3A" w:rsidRPr="00EB1561">
        <w:rPr>
          <w:color w:val="auto"/>
        </w:rPr>
        <w:t xml:space="preserve">old </w:t>
      </w:r>
      <w:r w:rsidR="00D533CA" w:rsidRPr="00EB1561">
        <w:rPr>
          <w:color w:val="auto"/>
        </w:rPr>
        <w:t>mice</w:t>
      </w:r>
      <w:r w:rsidR="00651EA4" w:rsidRPr="00EB1561">
        <w:rPr>
          <w:color w:val="auto"/>
        </w:rPr>
        <w:t xml:space="preserve"> </w:t>
      </w:r>
      <w:r w:rsidRPr="00EB1561">
        <w:rPr>
          <w:color w:val="auto"/>
        </w:rPr>
        <w:t>brain</w:t>
      </w:r>
      <w:r w:rsidR="00D533CA" w:rsidRPr="00EB1561">
        <w:rPr>
          <w:color w:val="auto"/>
        </w:rPr>
        <w:t xml:space="preserve"> and peel off the meninges. </w:t>
      </w:r>
    </w:p>
    <w:p w14:paraId="501EE8A0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07F40DAD" w14:textId="117706DE" w:rsidR="005F472C" w:rsidRPr="00EB1561" w:rsidRDefault="001E73F3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</w:rPr>
        <w:t>Chop the c</w:t>
      </w:r>
      <w:r w:rsidR="00F0550F" w:rsidRPr="00EB1561">
        <w:rPr>
          <w:color w:val="auto"/>
        </w:rPr>
        <w:t>ortex tissue as fine</w:t>
      </w:r>
      <w:r w:rsidRPr="00EB1561">
        <w:rPr>
          <w:color w:val="auto"/>
        </w:rPr>
        <w:t>ly</w:t>
      </w:r>
      <w:r w:rsidR="00F0550F" w:rsidRPr="00EB1561">
        <w:rPr>
          <w:color w:val="auto"/>
        </w:rPr>
        <w:t xml:space="preserve"> as possible with a clean scissors in a clean </w:t>
      </w:r>
      <w:r w:rsidRPr="00EB1561">
        <w:rPr>
          <w:color w:val="auto"/>
        </w:rPr>
        <w:t>Petri</w:t>
      </w:r>
      <w:r w:rsidR="00F0550F" w:rsidRPr="00EB1561">
        <w:rPr>
          <w:color w:val="auto"/>
        </w:rPr>
        <w:t xml:space="preserve"> dish in </w:t>
      </w:r>
      <w:r w:rsidR="0014175A" w:rsidRPr="00EB1561">
        <w:rPr>
          <w:color w:val="auto"/>
        </w:rPr>
        <w:t xml:space="preserve">a </w:t>
      </w:r>
      <w:r w:rsidR="00F0550F" w:rsidRPr="00EB1561">
        <w:rPr>
          <w:color w:val="auto"/>
        </w:rPr>
        <w:t xml:space="preserve">clean </w:t>
      </w:r>
      <w:r w:rsidR="0014175A" w:rsidRPr="00EB1561">
        <w:rPr>
          <w:color w:val="auto"/>
        </w:rPr>
        <w:t>bench</w:t>
      </w:r>
      <w:r w:rsidR="00F0550F" w:rsidRPr="00EB1561">
        <w:rPr>
          <w:color w:val="auto"/>
        </w:rPr>
        <w:t>.</w:t>
      </w:r>
    </w:p>
    <w:p w14:paraId="44BD5588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4A468FD9" w14:textId="558E0725" w:rsidR="00C348A3" w:rsidRPr="00EB1561" w:rsidRDefault="005F472C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</w:rPr>
        <w:t>Transfer the chopped tissue into 12</w:t>
      </w:r>
      <w:r w:rsidR="001E73F3" w:rsidRPr="00EB1561">
        <w:rPr>
          <w:color w:val="auto"/>
        </w:rPr>
        <w:t xml:space="preserve"> mL</w:t>
      </w:r>
      <w:r w:rsidRPr="00EB1561">
        <w:rPr>
          <w:color w:val="auto"/>
        </w:rPr>
        <w:t xml:space="preserve"> of HBSS and add 1.5</w:t>
      </w:r>
      <w:r w:rsidR="001E73F3" w:rsidRPr="00EB1561">
        <w:rPr>
          <w:color w:val="auto"/>
        </w:rPr>
        <w:t xml:space="preserve"> mL</w:t>
      </w:r>
      <w:r w:rsidRPr="00EB1561">
        <w:rPr>
          <w:color w:val="auto"/>
        </w:rPr>
        <w:t xml:space="preserve"> of 2.5%</w:t>
      </w:r>
      <w:r w:rsidR="002F388E" w:rsidRPr="00EB1561">
        <w:rPr>
          <w:color w:val="auto"/>
        </w:rPr>
        <w:t xml:space="preserve"> </w:t>
      </w:r>
      <w:r w:rsidRPr="00EB1561">
        <w:rPr>
          <w:color w:val="auto"/>
        </w:rPr>
        <w:t xml:space="preserve">trypsin and 1% (wt/vol) DNase. Incubate in a 37 </w:t>
      </w:r>
      <w:r w:rsidR="00CD0867" w:rsidRPr="00EB1561">
        <w:rPr>
          <w:bCs/>
          <w:color w:val="auto"/>
        </w:rPr>
        <w:t>°C</w:t>
      </w:r>
      <w:r w:rsidRPr="00EB1561">
        <w:rPr>
          <w:color w:val="auto"/>
        </w:rPr>
        <w:t xml:space="preserve"> water bath for 15 min, swing every 5 min.</w:t>
      </w:r>
      <w:r w:rsidR="005E0116" w:rsidRPr="00EB1561">
        <w:rPr>
          <w:color w:val="auto"/>
        </w:rPr>
        <w:t xml:space="preserve"> Well digested tissue </w:t>
      </w:r>
      <w:r w:rsidR="00AE2B3A" w:rsidRPr="00EB1561">
        <w:rPr>
          <w:color w:val="auto"/>
        </w:rPr>
        <w:t>become</w:t>
      </w:r>
      <w:r w:rsidR="005E0116" w:rsidRPr="00EB1561">
        <w:rPr>
          <w:color w:val="auto"/>
        </w:rPr>
        <w:t xml:space="preserve"> sticky and form a big cluster. T</w:t>
      </w:r>
      <w:r w:rsidRPr="00EB1561">
        <w:rPr>
          <w:color w:val="auto"/>
        </w:rPr>
        <w:t>riturate 10</w:t>
      </w:r>
      <w:r w:rsidR="00086D7D" w:rsidRPr="00EB1561">
        <w:rPr>
          <w:color w:val="auto"/>
        </w:rPr>
        <w:t>-</w:t>
      </w:r>
      <w:r w:rsidRPr="00EB1561">
        <w:rPr>
          <w:color w:val="auto"/>
        </w:rPr>
        <w:t xml:space="preserve">15 times with a </w:t>
      </w:r>
      <w:r w:rsidR="005E0116" w:rsidRPr="00EB1561">
        <w:rPr>
          <w:color w:val="auto"/>
        </w:rPr>
        <w:t>10</w:t>
      </w:r>
      <w:r w:rsidR="001E73F3" w:rsidRPr="00EB1561">
        <w:rPr>
          <w:color w:val="auto"/>
        </w:rPr>
        <w:t xml:space="preserve"> </w:t>
      </w:r>
      <w:r w:rsidRPr="00EB1561">
        <w:rPr>
          <w:color w:val="auto"/>
        </w:rPr>
        <w:t>m</w:t>
      </w:r>
      <w:r w:rsidR="001E73F3" w:rsidRPr="00EB1561">
        <w:rPr>
          <w:color w:val="auto"/>
        </w:rPr>
        <w:t xml:space="preserve">L </w:t>
      </w:r>
      <w:r w:rsidRPr="00EB1561">
        <w:rPr>
          <w:color w:val="auto"/>
        </w:rPr>
        <w:t xml:space="preserve">pipette </w:t>
      </w:r>
      <w:r w:rsidR="005E0116" w:rsidRPr="00EB1561">
        <w:rPr>
          <w:color w:val="auto"/>
        </w:rPr>
        <w:t>to break the tissue down and get better digestion</w:t>
      </w:r>
      <w:r w:rsidRPr="00EB1561">
        <w:rPr>
          <w:color w:val="auto"/>
        </w:rPr>
        <w:t>.</w:t>
      </w:r>
      <w:r w:rsidR="00F0550F" w:rsidRPr="00EB1561">
        <w:rPr>
          <w:color w:val="auto"/>
        </w:rPr>
        <w:t xml:space="preserve"> </w:t>
      </w:r>
    </w:p>
    <w:p w14:paraId="0AFC80C8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416FF5CE" w14:textId="58BA85B8" w:rsidR="00C348A3" w:rsidRPr="00EB1561" w:rsidRDefault="00C348A3" w:rsidP="0008645D">
      <w:pPr>
        <w:pStyle w:val="ListParagraph"/>
        <w:numPr>
          <w:ilvl w:val="1"/>
          <w:numId w:val="32"/>
        </w:numPr>
        <w:ind w:left="0" w:firstLine="0"/>
        <w:rPr>
          <w:color w:val="auto"/>
        </w:rPr>
      </w:pPr>
      <w:r w:rsidRPr="00EB1561">
        <w:rPr>
          <w:color w:val="auto"/>
        </w:rPr>
        <w:lastRenderedPageBreak/>
        <w:t>Triturate the well digested tissue 10</w:t>
      </w:r>
      <w:r w:rsidR="00086D7D" w:rsidRPr="00EB1561">
        <w:rPr>
          <w:color w:val="auto"/>
        </w:rPr>
        <w:t>-</w:t>
      </w:r>
      <w:r w:rsidRPr="00EB1561">
        <w:rPr>
          <w:color w:val="auto"/>
        </w:rPr>
        <w:t>15 times with a 5</w:t>
      </w:r>
      <w:r w:rsidR="001E73F3" w:rsidRPr="00EB1561">
        <w:rPr>
          <w:color w:val="auto"/>
        </w:rPr>
        <w:t xml:space="preserve"> mL</w:t>
      </w:r>
      <w:r w:rsidRPr="00EB1561">
        <w:rPr>
          <w:color w:val="auto"/>
        </w:rPr>
        <w:t xml:space="preserve"> pipette til</w:t>
      </w:r>
      <w:r w:rsidR="0014175A" w:rsidRPr="00EB1561">
        <w:rPr>
          <w:color w:val="auto"/>
        </w:rPr>
        <w:t>l</w:t>
      </w:r>
      <w:r w:rsidRPr="00EB1561">
        <w:rPr>
          <w:color w:val="auto"/>
        </w:rPr>
        <w:t xml:space="preserve"> most chunks disappear and the medium turns to cloudy. </w:t>
      </w:r>
      <w:r w:rsidR="00A931C8" w:rsidRPr="00EB1561">
        <w:rPr>
          <w:color w:val="auto"/>
        </w:rPr>
        <w:t>Pass through</w:t>
      </w:r>
      <w:r w:rsidRPr="00EB1561">
        <w:rPr>
          <w:color w:val="auto"/>
        </w:rPr>
        <w:t xml:space="preserve"> a cell strainer to remove remaining chunks and add 15</w:t>
      </w:r>
      <w:r w:rsidR="001E73F3" w:rsidRPr="00EB1561">
        <w:rPr>
          <w:color w:val="auto"/>
        </w:rPr>
        <w:t xml:space="preserve"> mL</w:t>
      </w:r>
      <w:r w:rsidRPr="00EB1561">
        <w:rPr>
          <w:color w:val="auto"/>
        </w:rPr>
        <w:t xml:space="preserve"> </w:t>
      </w:r>
      <w:r w:rsidR="001E73F3" w:rsidRPr="00EB1561">
        <w:rPr>
          <w:color w:val="auto"/>
        </w:rPr>
        <w:t xml:space="preserve">of </w:t>
      </w:r>
      <w:r w:rsidRPr="00EB1561">
        <w:rPr>
          <w:color w:val="auto"/>
        </w:rPr>
        <w:t>glia medium (Minimal essential medium (MEM) supplemented with glucose (0.6% wt/vol)</w:t>
      </w:r>
      <w:r w:rsidR="00A931C8" w:rsidRPr="00EB1561">
        <w:rPr>
          <w:color w:val="auto"/>
        </w:rPr>
        <w:t xml:space="preserve">, </w:t>
      </w:r>
      <w:r w:rsidRPr="00EB1561">
        <w:rPr>
          <w:color w:val="auto"/>
        </w:rPr>
        <w:t>10% (vol/vol) horse serum</w:t>
      </w:r>
      <w:r w:rsidR="00A931C8" w:rsidRPr="00EB1561">
        <w:rPr>
          <w:color w:val="auto"/>
        </w:rPr>
        <w:t xml:space="preserve"> and Penicillin-Streptomycin (</w:t>
      </w:r>
      <w:r w:rsidR="00243857" w:rsidRPr="00EB1561">
        <w:rPr>
          <w:color w:val="auto"/>
        </w:rPr>
        <w:t>1x</w:t>
      </w:r>
      <w:r w:rsidRPr="00EB1561">
        <w:rPr>
          <w:color w:val="auto"/>
        </w:rPr>
        <w:t>) to stop the digestion.</w:t>
      </w:r>
    </w:p>
    <w:p w14:paraId="276FF116" w14:textId="77777777" w:rsidR="001E73F3" w:rsidRPr="00EB1561" w:rsidRDefault="001E73F3" w:rsidP="0008645D">
      <w:pPr>
        <w:rPr>
          <w:color w:val="auto"/>
        </w:rPr>
      </w:pPr>
    </w:p>
    <w:p w14:paraId="36FC9042" w14:textId="22D63841" w:rsidR="005E0116" w:rsidRPr="00EB1561" w:rsidRDefault="001E73F3" w:rsidP="0008645D">
      <w:pPr>
        <w:pStyle w:val="ListParagraph"/>
        <w:numPr>
          <w:ilvl w:val="1"/>
          <w:numId w:val="32"/>
        </w:numPr>
        <w:ind w:left="0" w:firstLine="0"/>
        <w:rPr>
          <w:color w:val="auto"/>
        </w:rPr>
      </w:pPr>
      <w:r w:rsidRPr="00EB1561">
        <w:rPr>
          <w:color w:val="auto"/>
        </w:rPr>
        <w:t>Centrifuge the</w:t>
      </w:r>
      <w:r w:rsidR="00C348A3" w:rsidRPr="00EB1561">
        <w:rPr>
          <w:color w:val="auto"/>
        </w:rPr>
        <w:t xml:space="preserve"> cells </w:t>
      </w:r>
      <w:r w:rsidRPr="00EB1561">
        <w:rPr>
          <w:color w:val="auto"/>
        </w:rPr>
        <w:t>at</w:t>
      </w:r>
      <w:r w:rsidR="00C348A3" w:rsidRPr="00EB1561">
        <w:rPr>
          <w:color w:val="auto"/>
        </w:rPr>
        <w:t xml:space="preserve"> 120</w:t>
      </w:r>
      <w:r w:rsidR="00A931C8" w:rsidRPr="00EB1561">
        <w:rPr>
          <w:color w:val="auto"/>
        </w:rPr>
        <w:t xml:space="preserve"> </w:t>
      </w:r>
      <w:r w:rsidRPr="00EB1561">
        <w:rPr>
          <w:color w:val="auto"/>
        </w:rPr>
        <w:t xml:space="preserve">x </w:t>
      </w:r>
      <w:r w:rsidR="00C348A3" w:rsidRPr="00EB1561">
        <w:rPr>
          <w:i/>
          <w:iCs/>
          <w:color w:val="auto"/>
        </w:rPr>
        <w:t>g</w:t>
      </w:r>
      <w:r w:rsidR="00C348A3" w:rsidRPr="00EB1561">
        <w:rPr>
          <w:color w:val="auto"/>
        </w:rPr>
        <w:t xml:space="preserve"> </w:t>
      </w:r>
      <w:r w:rsidR="00D10852" w:rsidRPr="00EB1561">
        <w:rPr>
          <w:color w:val="auto"/>
        </w:rPr>
        <w:t>for 5 min</w:t>
      </w:r>
      <w:r w:rsidR="00BD28B3" w:rsidRPr="00EB1561">
        <w:rPr>
          <w:color w:val="auto"/>
        </w:rPr>
        <w:t>utes</w:t>
      </w:r>
      <w:r w:rsidRPr="00EB1561">
        <w:rPr>
          <w:color w:val="auto"/>
        </w:rPr>
        <w:t xml:space="preserve"> and aspirate the supernatant. R</w:t>
      </w:r>
      <w:r w:rsidR="00C348A3" w:rsidRPr="00EB1561">
        <w:rPr>
          <w:color w:val="auto"/>
        </w:rPr>
        <w:t xml:space="preserve">esuspend the cell pellet with fresh glia medium and seed </w:t>
      </w:r>
      <w:r w:rsidR="00AE2B3A" w:rsidRPr="00EB1561">
        <w:rPr>
          <w:color w:val="auto"/>
        </w:rPr>
        <w:t>in cell culture dishes</w:t>
      </w:r>
      <w:r w:rsidR="00A931C8" w:rsidRPr="00EB1561">
        <w:rPr>
          <w:color w:val="auto"/>
        </w:rPr>
        <w:t xml:space="preserve"> (about 10</w:t>
      </w:r>
      <w:r w:rsidR="00A931C8" w:rsidRPr="00EB1561">
        <w:rPr>
          <w:color w:val="auto"/>
          <w:vertAlign w:val="superscript"/>
        </w:rPr>
        <w:t xml:space="preserve">5 </w:t>
      </w:r>
      <w:r w:rsidR="00A931C8" w:rsidRPr="00EB1561">
        <w:rPr>
          <w:color w:val="auto"/>
        </w:rPr>
        <w:t>cells/cm</w:t>
      </w:r>
      <w:r w:rsidR="00A931C8" w:rsidRPr="00EB1561">
        <w:rPr>
          <w:color w:val="auto"/>
          <w:vertAlign w:val="superscript"/>
        </w:rPr>
        <w:t>2</w:t>
      </w:r>
      <w:r w:rsidR="00A931C8" w:rsidRPr="00EB1561">
        <w:rPr>
          <w:color w:val="auto"/>
        </w:rPr>
        <w:t>)</w:t>
      </w:r>
      <w:r w:rsidR="00C740DB" w:rsidRPr="00EB1561">
        <w:rPr>
          <w:color w:val="auto"/>
        </w:rPr>
        <w:t xml:space="preserve">. </w:t>
      </w:r>
    </w:p>
    <w:p w14:paraId="6DFE4AFF" w14:textId="77777777" w:rsidR="001E73F3" w:rsidRPr="00EB1561" w:rsidRDefault="001E73F3" w:rsidP="0008645D">
      <w:pPr>
        <w:rPr>
          <w:color w:val="auto"/>
        </w:rPr>
      </w:pPr>
    </w:p>
    <w:p w14:paraId="12307595" w14:textId="2DB0E6BA" w:rsidR="00C740DB" w:rsidRPr="00EB1561" w:rsidRDefault="00A931C8" w:rsidP="0008645D">
      <w:pPr>
        <w:pStyle w:val="ListParagraph"/>
        <w:numPr>
          <w:ilvl w:val="1"/>
          <w:numId w:val="32"/>
        </w:numPr>
        <w:ind w:left="0" w:firstLine="0"/>
        <w:rPr>
          <w:color w:val="auto"/>
        </w:rPr>
      </w:pPr>
      <w:r w:rsidRPr="00EB1561">
        <w:rPr>
          <w:color w:val="auto"/>
        </w:rPr>
        <w:t>Replace medium with</w:t>
      </w:r>
      <w:r w:rsidR="00C846E7" w:rsidRPr="00EB1561">
        <w:rPr>
          <w:color w:val="auto"/>
        </w:rPr>
        <w:t xml:space="preserve"> fresh glia medium the next day to remove unattached cells. </w:t>
      </w:r>
    </w:p>
    <w:p w14:paraId="5830BD97" w14:textId="77777777" w:rsidR="001E73F3" w:rsidRPr="00EB1561" w:rsidRDefault="001E73F3" w:rsidP="0008645D">
      <w:pPr>
        <w:rPr>
          <w:color w:val="auto"/>
        </w:rPr>
      </w:pPr>
    </w:p>
    <w:p w14:paraId="165EA1D1" w14:textId="2C55D549" w:rsidR="00C846E7" w:rsidRPr="00EB1561" w:rsidRDefault="00C846E7" w:rsidP="0008645D">
      <w:pPr>
        <w:pStyle w:val="ListParagraph"/>
        <w:numPr>
          <w:ilvl w:val="1"/>
          <w:numId w:val="32"/>
        </w:numPr>
        <w:ind w:left="0" w:firstLine="0"/>
        <w:rPr>
          <w:color w:val="auto"/>
          <w:lang w:eastAsia="zh-CN"/>
        </w:rPr>
      </w:pPr>
      <w:r w:rsidRPr="00EB1561">
        <w:rPr>
          <w:color w:val="auto"/>
          <w:lang w:eastAsia="zh-CN"/>
        </w:rPr>
        <w:t>Feed the glia dishes every 3-4 days with fresh glia medium. Slap the flask 5</w:t>
      </w:r>
      <w:r w:rsidR="00086D7D" w:rsidRPr="00EB1561">
        <w:rPr>
          <w:color w:val="auto"/>
          <w:lang w:eastAsia="zh-CN"/>
        </w:rPr>
        <w:t>-</w:t>
      </w:r>
      <w:r w:rsidRPr="00EB1561">
        <w:rPr>
          <w:color w:val="auto"/>
          <w:lang w:eastAsia="zh-CN"/>
        </w:rPr>
        <w:t xml:space="preserve">10 times </w:t>
      </w:r>
      <w:r w:rsidR="001E73F3" w:rsidRPr="00EB1561">
        <w:rPr>
          <w:color w:val="auto"/>
          <w:lang w:eastAsia="zh-CN"/>
        </w:rPr>
        <w:t>with a</w:t>
      </w:r>
      <w:r w:rsidRPr="00EB1561">
        <w:rPr>
          <w:color w:val="auto"/>
          <w:lang w:eastAsia="zh-CN"/>
        </w:rPr>
        <w:t xml:space="preserve"> hand to dislodge loosely attached cells before </w:t>
      </w:r>
      <w:r w:rsidR="000738ED" w:rsidRPr="00EB1561">
        <w:rPr>
          <w:color w:val="auto"/>
          <w:lang w:eastAsia="zh-CN"/>
        </w:rPr>
        <w:t>changing</w:t>
      </w:r>
      <w:r w:rsidRPr="00EB1561">
        <w:rPr>
          <w:color w:val="auto"/>
          <w:lang w:eastAsia="zh-CN"/>
        </w:rPr>
        <w:t xml:space="preserve"> medium.</w:t>
      </w:r>
    </w:p>
    <w:p w14:paraId="76A0248E" w14:textId="77777777" w:rsidR="001E73F3" w:rsidRPr="00EB1561" w:rsidRDefault="001E73F3" w:rsidP="0008645D">
      <w:pPr>
        <w:rPr>
          <w:color w:val="auto"/>
          <w:lang w:eastAsia="zh-CN"/>
        </w:rPr>
      </w:pPr>
    </w:p>
    <w:p w14:paraId="04C4DE3F" w14:textId="0C7E7955" w:rsidR="00C846E7" w:rsidRPr="00EB1561" w:rsidRDefault="00AE2B3A" w:rsidP="0008645D">
      <w:pPr>
        <w:pStyle w:val="ListParagraph"/>
        <w:numPr>
          <w:ilvl w:val="1"/>
          <w:numId w:val="32"/>
        </w:numPr>
        <w:ind w:left="0" w:firstLine="0"/>
        <w:rPr>
          <w:color w:val="auto"/>
          <w:lang w:eastAsia="zh-CN"/>
        </w:rPr>
      </w:pPr>
      <w:r w:rsidRPr="00EB1561">
        <w:rPr>
          <w:color w:val="auto"/>
          <w:lang w:eastAsia="zh-CN"/>
        </w:rPr>
        <w:t>After 10</w:t>
      </w:r>
      <w:r w:rsidR="001E73F3" w:rsidRPr="00EB1561">
        <w:rPr>
          <w:color w:val="auto"/>
          <w:lang w:eastAsia="zh-CN"/>
        </w:rPr>
        <w:t xml:space="preserve"> </w:t>
      </w:r>
      <w:r w:rsidRPr="00EB1561">
        <w:rPr>
          <w:color w:val="auto"/>
          <w:lang w:eastAsia="zh-CN"/>
        </w:rPr>
        <w:t>days of culture, glia cells</w:t>
      </w:r>
      <w:r w:rsidR="00AF4BEB" w:rsidRPr="00EB1561">
        <w:rPr>
          <w:color w:val="auto"/>
          <w:lang w:eastAsia="zh-CN"/>
        </w:rPr>
        <w:t xml:space="preserve"> </w:t>
      </w:r>
      <w:r w:rsidR="00A931C8" w:rsidRPr="00EB1561">
        <w:rPr>
          <w:color w:val="auto"/>
          <w:lang w:eastAsia="zh-CN"/>
        </w:rPr>
        <w:t>should be</w:t>
      </w:r>
      <w:r w:rsidRPr="00EB1561">
        <w:rPr>
          <w:color w:val="auto"/>
          <w:lang w:eastAsia="zh-CN"/>
        </w:rPr>
        <w:t xml:space="preserve"> nearly</w:t>
      </w:r>
      <w:r w:rsidR="00AF4BEB" w:rsidRPr="00EB1561">
        <w:rPr>
          <w:color w:val="auto"/>
          <w:lang w:eastAsia="zh-CN"/>
        </w:rPr>
        <w:t xml:space="preserve"> confluent</w:t>
      </w:r>
      <w:r w:rsidR="00A931C8" w:rsidRPr="00EB1561">
        <w:rPr>
          <w:color w:val="auto"/>
          <w:lang w:eastAsia="zh-CN"/>
        </w:rPr>
        <w:t>. D</w:t>
      </w:r>
      <w:r w:rsidR="002A0BC8" w:rsidRPr="00EB1561">
        <w:rPr>
          <w:color w:val="auto"/>
          <w:lang w:eastAsia="zh-CN"/>
        </w:rPr>
        <w:t xml:space="preserve">etach </w:t>
      </w:r>
      <w:r w:rsidRPr="00EB1561">
        <w:rPr>
          <w:color w:val="auto"/>
          <w:lang w:eastAsia="zh-CN"/>
        </w:rPr>
        <w:t>glia</w:t>
      </w:r>
      <w:r w:rsidR="00AF4BEB" w:rsidRPr="00EB1561">
        <w:rPr>
          <w:color w:val="auto"/>
          <w:lang w:eastAsia="zh-CN"/>
        </w:rPr>
        <w:t xml:space="preserve"> cells </w:t>
      </w:r>
      <w:r w:rsidR="002A0BC8" w:rsidRPr="00EB1561">
        <w:rPr>
          <w:color w:val="auto"/>
          <w:lang w:eastAsia="zh-CN"/>
        </w:rPr>
        <w:t xml:space="preserve">with 0.25% trypsin-EDTA </w:t>
      </w:r>
      <w:r w:rsidR="00AF4BEB" w:rsidRPr="00EB1561">
        <w:rPr>
          <w:color w:val="auto"/>
          <w:lang w:eastAsia="zh-CN"/>
        </w:rPr>
        <w:t>and seed about 10</w:t>
      </w:r>
      <w:r w:rsidR="00AF4BEB" w:rsidRPr="00EB1561">
        <w:rPr>
          <w:color w:val="auto"/>
          <w:vertAlign w:val="superscript"/>
          <w:lang w:eastAsia="zh-CN"/>
        </w:rPr>
        <w:t>5</w:t>
      </w:r>
      <w:r w:rsidR="00AF4BEB" w:rsidRPr="00EB1561">
        <w:rPr>
          <w:color w:val="auto"/>
          <w:lang w:eastAsia="zh-CN"/>
        </w:rPr>
        <w:t xml:space="preserve"> cells</w:t>
      </w:r>
      <w:r w:rsidR="00A931C8" w:rsidRPr="00EB1561">
        <w:rPr>
          <w:color w:val="auto"/>
          <w:lang w:eastAsia="zh-CN"/>
        </w:rPr>
        <w:t xml:space="preserve"> in a new </w:t>
      </w:r>
      <w:r w:rsidR="00AF4BEB" w:rsidRPr="00EB1561">
        <w:rPr>
          <w:color w:val="auto"/>
          <w:lang w:eastAsia="zh-CN"/>
        </w:rPr>
        <w:t>60</w:t>
      </w:r>
      <w:r w:rsidR="001E73F3" w:rsidRPr="00EB1561">
        <w:rPr>
          <w:color w:val="auto"/>
          <w:lang w:eastAsia="zh-CN"/>
        </w:rPr>
        <w:t xml:space="preserve"> </w:t>
      </w:r>
      <w:r w:rsidR="00AF4BEB" w:rsidRPr="00EB1561">
        <w:rPr>
          <w:color w:val="auto"/>
          <w:lang w:eastAsia="zh-CN"/>
        </w:rPr>
        <w:t xml:space="preserve">mm </w:t>
      </w:r>
      <w:r w:rsidR="00A931C8" w:rsidRPr="00EB1561">
        <w:rPr>
          <w:color w:val="auto"/>
          <w:lang w:eastAsia="zh-CN"/>
        </w:rPr>
        <w:t xml:space="preserve">cell culture </w:t>
      </w:r>
      <w:r w:rsidR="00AF4BEB" w:rsidRPr="00EB1561">
        <w:rPr>
          <w:color w:val="auto"/>
          <w:lang w:eastAsia="zh-CN"/>
        </w:rPr>
        <w:t xml:space="preserve">dish. </w:t>
      </w:r>
      <w:r w:rsidR="00A931C8" w:rsidRPr="00EB1561">
        <w:rPr>
          <w:color w:val="auto"/>
          <w:lang w:eastAsia="zh-CN"/>
        </w:rPr>
        <w:t>R</w:t>
      </w:r>
      <w:r w:rsidR="00AF4BEB" w:rsidRPr="00EB1561">
        <w:rPr>
          <w:color w:val="auto"/>
          <w:lang w:eastAsia="zh-CN"/>
        </w:rPr>
        <w:t>emain</w:t>
      </w:r>
      <w:r w:rsidR="00A931C8" w:rsidRPr="00EB1561">
        <w:rPr>
          <w:color w:val="auto"/>
          <w:lang w:eastAsia="zh-CN"/>
        </w:rPr>
        <w:t>ing</w:t>
      </w:r>
      <w:r w:rsidR="00AF4BEB" w:rsidRPr="00EB1561">
        <w:rPr>
          <w:color w:val="auto"/>
          <w:lang w:eastAsia="zh-CN"/>
        </w:rPr>
        <w:t xml:space="preserve"> cells could be frozen for future use. </w:t>
      </w:r>
    </w:p>
    <w:p w14:paraId="0302D12C" w14:textId="77777777" w:rsidR="001E73F3" w:rsidRPr="00EB1561" w:rsidRDefault="001E73F3" w:rsidP="0008645D">
      <w:pPr>
        <w:rPr>
          <w:color w:val="auto"/>
          <w:lang w:eastAsia="zh-CN"/>
        </w:rPr>
      </w:pPr>
    </w:p>
    <w:p w14:paraId="57F51D5D" w14:textId="3103565B" w:rsidR="00AF4BEB" w:rsidRPr="00EB1561" w:rsidRDefault="00B55225" w:rsidP="0008645D">
      <w:pPr>
        <w:pStyle w:val="ListParagraph"/>
        <w:numPr>
          <w:ilvl w:val="1"/>
          <w:numId w:val="32"/>
        </w:numPr>
        <w:ind w:left="0" w:firstLine="0"/>
        <w:rPr>
          <w:color w:val="auto"/>
          <w:lang w:eastAsia="zh-CN"/>
        </w:rPr>
      </w:pPr>
      <w:r w:rsidRPr="00EB1561">
        <w:rPr>
          <w:color w:val="auto"/>
          <w:lang w:eastAsia="zh-CN"/>
        </w:rPr>
        <w:t>3 days</w:t>
      </w:r>
      <w:r w:rsidR="00AF4BEB" w:rsidRPr="00EB1561">
        <w:rPr>
          <w:color w:val="auto"/>
          <w:lang w:eastAsia="zh-CN"/>
        </w:rPr>
        <w:t xml:space="preserve"> before the culture day, change the glia medium to neuronal culture medium (</w:t>
      </w:r>
      <w:r w:rsidR="003C6FF3" w:rsidRPr="00EB1561">
        <w:rPr>
          <w:color w:val="auto"/>
          <w:lang w:eastAsia="zh-CN"/>
        </w:rPr>
        <w:t xml:space="preserve">Neurobasal-A Medium with </w:t>
      </w:r>
      <w:r w:rsidR="00A931C8" w:rsidRPr="00EB1561">
        <w:rPr>
          <w:color w:val="auto"/>
          <w:lang w:eastAsia="zh-CN"/>
        </w:rPr>
        <w:t xml:space="preserve">1x </w:t>
      </w:r>
      <w:proofErr w:type="spellStart"/>
      <w:r w:rsidR="003C6FF3" w:rsidRPr="00EB1561">
        <w:rPr>
          <w:color w:val="auto"/>
          <w:lang w:eastAsia="zh-CN"/>
        </w:rPr>
        <w:t>GlutaMAX</w:t>
      </w:r>
      <w:proofErr w:type="spellEnd"/>
      <w:r w:rsidR="003C6FF3" w:rsidRPr="00EB1561">
        <w:rPr>
          <w:color w:val="auto"/>
          <w:lang w:eastAsia="zh-CN"/>
        </w:rPr>
        <w:t>-I</w:t>
      </w:r>
      <w:r w:rsidR="00952CC3" w:rsidRPr="00EB1561">
        <w:rPr>
          <w:color w:val="auto"/>
          <w:lang w:eastAsia="zh-CN"/>
        </w:rPr>
        <w:t xml:space="preserve"> </w:t>
      </w:r>
      <w:r w:rsidR="003C6FF3" w:rsidRPr="00EB1561">
        <w:rPr>
          <w:color w:val="auto"/>
          <w:lang w:eastAsia="zh-CN"/>
        </w:rPr>
        <w:t xml:space="preserve">and </w:t>
      </w:r>
      <w:r w:rsidR="00A931C8" w:rsidRPr="00EB1561">
        <w:rPr>
          <w:color w:val="auto"/>
          <w:lang w:eastAsia="zh-CN"/>
        </w:rPr>
        <w:t xml:space="preserve">1x </w:t>
      </w:r>
      <w:r w:rsidR="003C6FF3" w:rsidRPr="00EB1561">
        <w:rPr>
          <w:color w:val="auto"/>
          <w:lang w:eastAsia="zh-CN"/>
        </w:rPr>
        <w:t>B27 supplement).</w:t>
      </w:r>
    </w:p>
    <w:p w14:paraId="2D269F10" w14:textId="77777777" w:rsidR="00BB39EF" w:rsidRPr="00EB1561" w:rsidRDefault="00BB39EF" w:rsidP="0008645D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50DBC47A" w14:textId="09DEABFE" w:rsidR="00AA757A" w:rsidRPr="00EB1561" w:rsidRDefault="00AA757A" w:rsidP="0008645D">
      <w:pPr>
        <w:pStyle w:val="NormalWeb"/>
        <w:numPr>
          <w:ilvl w:val="0"/>
          <w:numId w:val="32"/>
        </w:numPr>
        <w:spacing w:before="0" w:beforeAutospacing="0" w:after="0" w:afterAutospacing="0"/>
        <w:ind w:left="0" w:firstLine="0"/>
        <w:rPr>
          <w:b/>
          <w:color w:val="auto"/>
        </w:rPr>
      </w:pPr>
      <w:r w:rsidRPr="00EB1561">
        <w:rPr>
          <w:b/>
          <w:color w:val="auto"/>
        </w:rPr>
        <w:t>Culture hippocampal neurons</w:t>
      </w:r>
    </w:p>
    <w:p w14:paraId="6F05CC7F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/>
          <w:color w:val="auto"/>
        </w:rPr>
      </w:pPr>
    </w:p>
    <w:p w14:paraId="0ABE150A" w14:textId="16F3A967" w:rsidR="001E73F3" w:rsidRPr="00EB1561" w:rsidRDefault="00A27B3A" w:rsidP="0008645D">
      <w:pPr>
        <w:pStyle w:val="NormalWeb"/>
        <w:spacing w:before="0" w:beforeAutospacing="0" w:after="0" w:afterAutospacing="0"/>
        <w:rPr>
          <w:bCs/>
          <w:color w:val="auto"/>
        </w:rPr>
      </w:pPr>
      <w:r w:rsidRPr="00EB1561">
        <w:rPr>
          <w:bCs/>
          <w:color w:val="auto"/>
        </w:rPr>
        <w:t xml:space="preserve"> </w:t>
      </w:r>
      <w:r w:rsidR="001E73F3" w:rsidRPr="00EB1561">
        <w:rPr>
          <w:bCs/>
          <w:color w:val="auto"/>
        </w:rPr>
        <w:t xml:space="preserve">NOTE: </w:t>
      </w:r>
      <w:r w:rsidR="00FB2BD8" w:rsidRPr="00EB1561">
        <w:rPr>
          <w:bCs/>
          <w:color w:val="auto"/>
        </w:rPr>
        <w:t>All steps are</w:t>
      </w:r>
      <w:r w:rsidR="00873FE6" w:rsidRPr="00EB1561">
        <w:rPr>
          <w:bCs/>
          <w:color w:val="auto"/>
        </w:rPr>
        <w:t xml:space="preserve"> </w:t>
      </w:r>
      <w:r w:rsidR="00E02EA0" w:rsidRPr="00EB1561">
        <w:rPr>
          <w:bCs/>
          <w:color w:val="auto"/>
        </w:rPr>
        <w:t>performed</w:t>
      </w:r>
      <w:r w:rsidR="00873FE6" w:rsidRPr="00EB1561">
        <w:rPr>
          <w:bCs/>
          <w:color w:val="auto"/>
        </w:rPr>
        <w:t xml:space="preserve"> at room temperature.</w:t>
      </w:r>
    </w:p>
    <w:p w14:paraId="21E9BE22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</w:rPr>
      </w:pPr>
    </w:p>
    <w:p w14:paraId="6DD8F3C6" w14:textId="67753A42" w:rsidR="00C91872" w:rsidRPr="00EB1561" w:rsidRDefault="00C91872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  <w:highlight w:val="yellow"/>
        </w:rPr>
      </w:pPr>
      <w:r w:rsidRPr="00EB1561">
        <w:rPr>
          <w:color w:val="auto"/>
          <w:highlight w:val="yellow"/>
        </w:rPr>
        <w:t xml:space="preserve">Dissect 6-8 </w:t>
      </w:r>
      <w:r w:rsidR="0009254F" w:rsidRPr="00EB1561">
        <w:rPr>
          <w:color w:val="auto"/>
          <w:highlight w:val="yellow"/>
        </w:rPr>
        <w:t>hippocampi from</w:t>
      </w:r>
      <w:r w:rsidRPr="00EB1561">
        <w:rPr>
          <w:color w:val="auto"/>
          <w:highlight w:val="yellow"/>
        </w:rPr>
        <w:t xml:space="preserve"> </w:t>
      </w:r>
      <w:r w:rsidR="0009254F" w:rsidRPr="00EB1561">
        <w:rPr>
          <w:color w:val="auto"/>
          <w:highlight w:val="yellow"/>
        </w:rPr>
        <w:t xml:space="preserve">postnatal </w:t>
      </w:r>
      <w:r w:rsidRPr="00EB1561">
        <w:rPr>
          <w:color w:val="auto"/>
          <w:highlight w:val="yellow"/>
        </w:rPr>
        <w:t>1-</w:t>
      </w:r>
      <w:r w:rsidR="0009254F" w:rsidRPr="00EB1561">
        <w:rPr>
          <w:color w:val="auto"/>
          <w:highlight w:val="yellow"/>
        </w:rPr>
        <w:t xml:space="preserve">day </w:t>
      </w:r>
      <w:r w:rsidRPr="00EB1561">
        <w:rPr>
          <w:color w:val="auto"/>
          <w:highlight w:val="yellow"/>
        </w:rPr>
        <w:t>old</w:t>
      </w:r>
      <w:r w:rsidR="0009254F" w:rsidRPr="00EB1561">
        <w:rPr>
          <w:color w:val="auto"/>
          <w:highlight w:val="yellow"/>
        </w:rPr>
        <w:t xml:space="preserve"> pups from </w:t>
      </w:r>
      <w:r w:rsidR="00BA21F4" w:rsidRPr="00EB1561">
        <w:rPr>
          <w:i/>
          <w:color w:val="auto"/>
          <w:highlight w:val="yellow"/>
        </w:rPr>
        <w:t>ANK3</w:t>
      </w:r>
      <w:r w:rsidR="00BA21F4" w:rsidRPr="00EB1561">
        <w:rPr>
          <w:color w:val="auto"/>
          <w:highlight w:val="yellow"/>
        </w:rPr>
        <w:t>-E22/23</w:t>
      </w:r>
      <w:r w:rsidR="00BA21F4" w:rsidRPr="00EB1561">
        <w:rPr>
          <w:color w:val="auto"/>
          <w:highlight w:val="yellow"/>
          <w:vertAlign w:val="superscript"/>
        </w:rPr>
        <w:t xml:space="preserve">f/f </w:t>
      </w:r>
      <w:r w:rsidR="0009254F" w:rsidRPr="00EB1561">
        <w:rPr>
          <w:color w:val="auto"/>
          <w:highlight w:val="yellow"/>
        </w:rPr>
        <w:t>mice</w:t>
      </w:r>
      <w:r w:rsidR="00EC2935" w:rsidRPr="00EB1561">
        <w:rPr>
          <w:color w:val="auto"/>
          <w:highlight w:val="yellow"/>
        </w:rPr>
        <w:t xml:space="preserve"> </w:t>
      </w:r>
      <w:r w:rsidR="0039417E" w:rsidRPr="00EB1561">
        <w:rPr>
          <w:color w:val="auto"/>
          <w:highlight w:val="yellow"/>
        </w:rPr>
        <w:t>with</w:t>
      </w:r>
      <w:r w:rsidRPr="00EB1561">
        <w:rPr>
          <w:color w:val="auto"/>
          <w:highlight w:val="yellow"/>
        </w:rPr>
        <w:t xml:space="preserve"> HBSS</w:t>
      </w:r>
      <w:r w:rsidR="0009254F" w:rsidRPr="00EB1561">
        <w:rPr>
          <w:color w:val="auto"/>
          <w:highlight w:val="yellow"/>
        </w:rPr>
        <w:t xml:space="preserve"> </w:t>
      </w:r>
      <w:r w:rsidRPr="00EB1561">
        <w:rPr>
          <w:color w:val="auto"/>
          <w:highlight w:val="yellow"/>
        </w:rPr>
        <w:t>medium</w:t>
      </w:r>
      <w:r w:rsidR="0039417E" w:rsidRPr="00EB1561">
        <w:rPr>
          <w:color w:val="auto"/>
          <w:highlight w:val="yellow"/>
        </w:rPr>
        <w:t xml:space="preserve"> in a </w:t>
      </w:r>
      <w:r w:rsidR="001E73F3" w:rsidRPr="00EB1561">
        <w:rPr>
          <w:color w:val="auto"/>
          <w:highlight w:val="yellow"/>
        </w:rPr>
        <w:t>Petri</w:t>
      </w:r>
      <w:r w:rsidR="0039417E" w:rsidRPr="00EB1561">
        <w:rPr>
          <w:color w:val="auto"/>
          <w:highlight w:val="yellow"/>
        </w:rPr>
        <w:t xml:space="preserve"> dish at room temperate</w:t>
      </w:r>
      <w:r w:rsidRPr="00EB1561">
        <w:rPr>
          <w:color w:val="auto"/>
          <w:highlight w:val="yellow"/>
        </w:rPr>
        <w:t xml:space="preserve">. Chop the hippocampi with dissection </w:t>
      </w:r>
      <w:r w:rsidR="0039417E" w:rsidRPr="00EB1561">
        <w:rPr>
          <w:color w:val="auto"/>
          <w:highlight w:val="yellow"/>
        </w:rPr>
        <w:t>scissors to smaller pieces.</w:t>
      </w:r>
      <w:r w:rsidR="002A32E5" w:rsidRPr="00EB1561">
        <w:rPr>
          <w:color w:val="auto"/>
          <w:highlight w:val="yellow"/>
        </w:rPr>
        <w:t xml:space="preserve"> </w:t>
      </w:r>
      <w:r w:rsidR="0039417E" w:rsidRPr="00EB1561">
        <w:rPr>
          <w:color w:val="auto"/>
          <w:highlight w:val="yellow"/>
        </w:rPr>
        <w:t xml:space="preserve">Transfer hippocampi from the </w:t>
      </w:r>
      <w:r w:rsidR="001E73F3" w:rsidRPr="00EB1561">
        <w:rPr>
          <w:color w:val="auto"/>
          <w:highlight w:val="yellow"/>
        </w:rPr>
        <w:t>Petri</w:t>
      </w:r>
      <w:r w:rsidR="0039417E" w:rsidRPr="00EB1561">
        <w:rPr>
          <w:color w:val="auto"/>
          <w:highlight w:val="yellow"/>
        </w:rPr>
        <w:t xml:space="preserve"> dish to a 15</w:t>
      </w:r>
      <w:r w:rsidR="001E73F3" w:rsidRPr="00EB1561">
        <w:rPr>
          <w:color w:val="auto"/>
          <w:highlight w:val="yellow"/>
        </w:rPr>
        <w:t xml:space="preserve"> mL</w:t>
      </w:r>
      <w:r w:rsidR="0039417E" w:rsidRPr="00EB1561">
        <w:rPr>
          <w:color w:val="auto"/>
          <w:highlight w:val="yellow"/>
        </w:rPr>
        <w:t xml:space="preserve"> tube.</w:t>
      </w:r>
    </w:p>
    <w:p w14:paraId="6E110961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51B890CD" w14:textId="3F2B7AC5" w:rsidR="00AA757A" w:rsidRPr="00EB1561" w:rsidRDefault="00C91872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  <w:highlight w:val="yellow"/>
        </w:rPr>
      </w:pPr>
      <w:r w:rsidRPr="00EB1561">
        <w:rPr>
          <w:color w:val="auto"/>
          <w:highlight w:val="yellow"/>
        </w:rPr>
        <w:t>Wash hippocampi 2x with 5</w:t>
      </w:r>
      <w:r w:rsidR="001E73F3" w:rsidRPr="00EB1561">
        <w:rPr>
          <w:color w:val="auto"/>
          <w:highlight w:val="yellow"/>
        </w:rPr>
        <w:t xml:space="preserve"> mL</w:t>
      </w:r>
      <w:r w:rsidRPr="00EB1561">
        <w:rPr>
          <w:color w:val="auto"/>
          <w:highlight w:val="yellow"/>
        </w:rPr>
        <w:t xml:space="preserve"> </w:t>
      </w:r>
      <w:r w:rsidR="00071C0C" w:rsidRPr="00EB1561">
        <w:rPr>
          <w:color w:val="auto"/>
          <w:highlight w:val="yellow"/>
        </w:rPr>
        <w:t xml:space="preserve">of </w:t>
      </w:r>
      <w:r w:rsidRPr="00EB1561">
        <w:rPr>
          <w:color w:val="auto"/>
          <w:highlight w:val="yellow"/>
        </w:rPr>
        <w:t xml:space="preserve">HBSS in </w:t>
      </w:r>
      <w:r w:rsidR="0039417E" w:rsidRPr="00EB1561">
        <w:rPr>
          <w:color w:val="auto"/>
          <w:highlight w:val="yellow"/>
        </w:rPr>
        <w:t xml:space="preserve">the </w:t>
      </w:r>
      <w:r w:rsidRPr="00EB1561">
        <w:rPr>
          <w:color w:val="auto"/>
          <w:highlight w:val="yellow"/>
        </w:rPr>
        <w:t>tube.</w:t>
      </w:r>
      <w:r w:rsidR="0039417E" w:rsidRPr="00EB1561">
        <w:rPr>
          <w:color w:val="auto"/>
          <w:highlight w:val="yellow"/>
        </w:rPr>
        <w:t xml:space="preserve"> Leave </w:t>
      </w:r>
      <w:r w:rsidR="00071C0C" w:rsidRPr="00EB1561">
        <w:rPr>
          <w:color w:val="auto"/>
          <w:highlight w:val="yellow"/>
        </w:rPr>
        <w:t xml:space="preserve">the </w:t>
      </w:r>
      <w:r w:rsidR="0039417E" w:rsidRPr="00EB1561">
        <w:rPr>
          <w:color w:val="auto"/>
          <w:highlight w:val="yellow"/>
        </w:rPr>
        <w:t>hippocampi in 4.5</w:t>
      </w:r>
      <w:r w:rsidR="001E73F3" w:rsidRPr="00EB1561">
        <w:rPr>
          <w:color w:val="auto"/>
          <w:highlight w:val="yellow"/>
        </w:rPr>
        <w:t xml:space="preserve"> mL</w:t>
      </w:r>
      <w:r w:rsidR="00071C0C" w:rsidRPr="00EB1561">
        <w:rPr>
          <w:color w:val="auto"/>
          <w:highlight w:val="yellow"/>
        </w:rPr>
        <w:t xml:space="preserve"> of</w:t>
      </w:r>
      <w:r w:rsidR="0039417E" w:rsidRPr="00EB1561">
        <w:rPr>
          <w:color w:val="auto"/>
          <w:highlight w:val="yellow"/>
        </w:rPr>
        <w:t xml:space="preserve"> 1x</w:t>
      </w:r>
      <w:r w:rsidR="00071C0C" w:rsidRPr="00EB1561">
        <w:rPr>
          <w:color w:val="auto"/>
          <w:highlight w:val="yellow"/>
        </w:rPr>
        <w:t xml:space="preserve"> </w:t>
      </w:r>
      <w:r w:rsidR="0039417E" w:rsidRPr="00EB1561">
        <w:rPr>
          <w:color w:val="auto"/>
          <w:highlight w:val="yellow"/>
        </w:rPr>
        <w:t>HBSS after wash.</w:t>
      </w:r>
    </w:p>
    <w:p w14:paraId="40B4CFB3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3EC4C718" w14:textId="13A945F8" w:rsidR="00C91872" w:rsidRPr="00EB1561" w:rsidRDefault="00C91872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  <w:highlight w:val="yellow"/>
        </w:rPr>
      </w:pPr>
      <w:r w:rsidRPr="00EB1561">
        <w:rPr>
          <w:color w:val="auto"/>
          <w:highlight w:val="yellow"/>
        </w:rPr>
        <w:t>Add 0.5</w:t>
      </w:r>
      <w:r w:rsidR="001E73F3" w:rsidRPr="00EB1561">
        <w:rPr>
          <w:color w:val="auto"/>
          <w:highlight w:val="yellow"/>
        </w:rPr>
        <w:t xml:space="preserve"> mL</w:t>
      </w:r>
      <w:r w:rsidRPr="00EB1561">
        <w:rPr>
          <w:color w:val="auto"/>
          <w:highlight w:val="yellow"/>
        </w:rPr>
        <w:t xml:space="preserve"> of 2.5% trypsin into </w:t>
      </w:r>
      <w:r w:rsidR="0039417E" w:rsidRPr="00EB1561">
        <w:rPr>
          <w:color w:val="auto"/>
          <w:highlight w:val="yellow"/>
        </w:rPr>
        <w:t>4.5</w:t>
      </w:r>
      <w:r w:rsidR="001E73F3" w:rsidRPr="00EB1561">
        <w:rPr>
          <w:color w:val="auto"/>
          <w:highlight w:val="yellow"/>
        </w:rPr>
        <w:t xml:space="preserve"> mL</w:t>
      </w:r>
      <w:r w:rsidRPr="00EB1561">
        <w:rPr>
          <w:color w:val="auto"/>
          <w:highlight w:val="yellow"/>
        </w:rPr>
        <w:t xml:space="preserve"> </w:t>
      </w:r>
      <w:r w:rsidR="00071C0C" w:rsidRPr="00EB1561">
        <w:rPr>
          <w:color w:val="auto"/>
          <w:highlight w:val="yellow"/>
        </w:rPr>
        <w:t xml:space="preserve">of </w:t>
      </w:r>
      <w:r w:rsidRPr="00EB1561">
        <w:rPr>
          <w:color w:val="auto"/>
          <w:highlight w:val="yellow"/>
        </w:rPr>
        <w:t xml:space="preserve">HBSS and incubate in </w:t>
      </w:r>
      <w:r w:rsidR="00071C0C" w:rsidRPr="00EB1561">
        <w:rPr>
          <w:color w:val="auto"/>
          <w:highlight w:val="yellow"/>
        </w:rPr>
        <w:t xml:space="preserve">a </w:t>
      </w:r>
      <w:r w:rsidRPr="00EB1561">
        <w:rPr>
          <w:color w:val="auto"/>
          <w:highlight w:val="yellow"/>
        </w:rPr>
        <w:t>37</w:t>
      </w:r>
      <w:r w:rsidR="00CD0867" w:rsidRPr="00EB1561">
        <w:rPr>
          <w:color w:val="auto"/>
          <w:highlight w:val="yellow"/>
          <w:vertAlign w:val="superscript"/>
        </w:rPr>
        <w:t xml:space="preserve"> </w:t>
      </w:r>
      <w:r w:rsidR="00CD0867" w:rsidRPr="00EB1561">
        <w:rPr>
          <w:bCs/>
          <w:color w:val="auto"/>
          <w:highlight w:val="yellow"/>
        </w:rPr>
        <w:t>°C</w:t>
      </w:r>
      <w:r w:rsidRPr="00EB1561">
        <w:rPr>
          <w:color w:val="auto"/>
          <w:highlight w:val="yellow"/>
        </w:rPr>
        <w:t xml:space="preserve"> water bath for 15 minutes. Invert the tube every 5 minutes. Well digested hippocampi should become sticky and form a cluster. </w:t>
      </w:r>
      <w:r w:rsidR="00071C0C" w:rsidRPr="00EB1561">
        <w:rPr>
          <w:color w:val="auto"/>
          <w:highlight w:val="yellow"/>
        </w:rPr>
        <w:t xml:space="preserve">If needed, </w:t>
      </w:r>
      <w:r w:rsidR="0039417E" w:rsidRPr="00EB1561">
        <w:rPr>
          <w:color w:val="auto"/>
          <w:highlight w:val="yellow"/>
        </w:rPr>
        <w:t xml:space="preserve">extend the digestion for 5 </w:t>
      </w:r>
      <w:r w:rsidR="00476075" w:rsidRPr="00EB1561">
        <w:rPr>
          <w:color w:val="auto"/>
          <w:highlight w:val="yellow"/>
        </w:rPr>
        <w:t xml:space="preserve">more </w:t>
      </w:r>
      <w:r w:rsidR="0039417E" w:rsidRPr="00EB1561">
        <w:rPr>
          <w:color w:val="auto"/>
          <w:highlight w:val="yellow"/>
        </w:rPr>
        <w:t>minutes.</w:t>
      </w:r>
    </w:p>
    <w:p w14:paraId="6B6D4CC1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2D3DF01C" w14:textId="3941CAE5" w:rsidR="006B5141" w:rsidRPr="00EB1561" w:rsidRDefault="00873FE6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  <w:highlight w:val="yellow"/>
        </w:rPr>
      </w:pPr>
      <w:r w:rsidRPr="00EB1561">
        <w:rPr>
          <w:color w:val="auto"/>
          <w:highlight w:val="yellow"/>
        </w:rPr>
        <w:t xml:space="preserve">Wash </w:t>
      </w:r>
      <w:r w:rsidR="00071C0C" w:rsidRPr="00EB1561">
        <w:rPr>
          <w:color w:val="auto"/>
          <w:highlight w:val="yellow"/>
        </w:rPr>
        <w:t>h</w:t>
      </w:r>
      <w:r w:rsidR="006B5141" w:rsidRPr="00EB1561">
        <w:rPr>
          <w:color w:val="auto"/>
          <w:highlight w:val="yellow"/>
        </w:rPr>
        <w:t xml:space="preserve">ippocampi with HBSS </w:t>
      </w:r>
      <w:r w:rsidR="00410535" w:rsidRPr="00EB1561">
        <w:rPr>
          <w:color w:val="auto"/>
          <w:highlight w:val="yellow"/>
        </w:rPr>
        <w:t xml:space="preserve">3 </w:t>
      </w:r>
      <w:r w:rsidR="00410535" w:rsidRPr="00EB1561">
        <w:rPr>
          <w:rFonts w:hint="eastAsia"/>
          <w:color w:val="auto"/>
          <w:highlight w:val="yellow"/>
          <w:lang w:eastAsia="zh-CN"/>
        </w:rPr>
        <w:t>times</w:t>
      </w:r>
      <w:r w:rsidR="00071C0C" w:rsidRPr="00EB1561">
        <w:rPr>
          <w:color w:val="auto"/>
          <w:highlight w:val="yellow"/>
          <w:lang w:eastAsia="zh-CN"/>
        </w:rPr>
        <w:t xml:space="preserve"> for</w:t>
      </w:r>
      <w:r w:rsidR="00410535" w:rsidRPr="00EB1561">
        <w:rPr>
          <w:color w:val="auto"/>
          <w:highlight w:val="yellow"/>
          <w:lang w:eastAsia="zh-CN"/>
        </w:rPr>
        <w:t xml:space="preserve"> </w:t>
      </w:r>
      <w:r w:rsidR="006B5141" w:rsidRPr="00EB1561">
        <w:rPr>
          <w:rFonts w:hint="eastAsia"/>
          <w:color w:val="auto"/>
          <w:highlight w:val="yellow"/>
          <w:lang w:eastAsia="zh-CN"/>
        </w:rPr>
        <w:t>5</w:t>
      </w:r>
      <w:r w:rsidR="006B5141" w:rsidRPr="00EB1561">
        <w:rPr>
          <w:color w:val="auto"/>
          <w:highlight w:val="yellow"/>
        </w:rPr>
        <w:t xml:space="preserve"> minutes</w:t>
      </w:r>
      <w:r w:rsidR="00410535" w:rsidRPr="00EB1561">
        <w:rPr>
          <w:color w:val="auto"/>
          <w:highlight w:val="yellow"/>
        </w:rPr>
        <w:t xml:space="preserve"> each</w:t>
      </w:r>
      <w:r w:rsidR="006B5141" w:rsidRPr="00EB1561">
        <w:rPr>
          <w:color w:val="auto"/>
          <w:highlight w:val="yellow"/>
        </w:rPr>
        <w:t xml:space="preserve">. </w:t>
      </w:r>
      <w:r w:rsidR="00071C0C" w:rsidRPr="00EB1561">
        <w:rPr>
          <w:color w:val="auto"/>
          <w:highlight w:val="yellow"/>
        </w:rPr>
        <w:t>Do</w:t>
      </w:r>
      <w:r w:rsidR="00586C95" w:rsidRPr="00EB1561">
        <w:rPr>
          <w:color w:val="auto"/>
          <w:highlight w:val="yellow"/>
        </w:rPr>
        <w:t xml:space="preserve"> </w:t>
      </w:r>
      <w:r w:rsidR="00071C0C" w:rsidRPr="00EB1561">
        <w:rPr>
          <w:b/>
          <w:bCs/>
          <w:color w:val="auto"/>
          <w:highlight w:val="yellow"/>
        </w:rPr>
        <w:t>not</w:t>
      </w:r>
      <w:r w:rsidR="00586C95" w:rsidRPr="00EB1561">
        <w:rPr>
          <w:color w:val="auto"/>
          <w:highlight w:val="yellow"/>
        </w:rPr>
        <w:t xml:space="preserve"> </w:t>
      </w:r>
      <w:r w:rsidR="006B5141" w:rsidRPr="00EB1561">
        <w:rPr>
          <w:color w:val="auto"/>
          <w:highlight w:val="yellow"/>
        </w:rPr>
        <w:t xml:space="preserve">use </w:t>
      </w:r>
      <w:r w:rsidR="00071C0C" w:rsidRPr="00EB1561">
        <w:rPr>
          <w:color w:val="auto"/>
          <w:highlight w:val="yellow"/>
        </w:rPr>
        <w:t xml:space="preserve">a </w:t>
      </w:r>
      <w:r w:rsidR="006B5141" w:rsidRPr="00EB1561">
        <w:rPr>
          <w:color w:val="auto"/>
          <w:highlight w:val="yellow"/>
        </w:rPr>
        <w:t xml:space="preserve">vacuum to </w:t>
      </w:r>
      <w:r w:rsidR="00071C0C" w:rsidRPr="00EB1561">
        <w:rPr>
          <w:color w:val="auto"/>
          <w:highlight w:val="yellow"/>
        </w:rPr>
        <w:t>remove the</w:t>
      </w:r>
      <w:r w:rsidR="006B5141" w:rsidRPr="00EB1561">
        <w:rPr>
          <w:color w:val="auto"/>
          <w:highlight w:val="yellow"/>
        </w:rPr>
        <w:t xml:space="preserve"> HBSS. It is very easy to </w:t>
      </w:r>
      <w:r w:rsidR="00071C0C" w:rsidRPr="00EB1561">
        <w:rPr>
          <w:color w:val="auto"/>
          <w:highlight w:val="yellow"/>
        </w:rPr>
        <w:t>remove</w:t>
      </w:r>
      <w:r w:rsidR="006B5141" w:rsidRPr="00EB1561">
        <w:rPr>
          <w:color w:val="auto"/>
          <w:highlight w:val="yellow"/>
        </w:rPr>
        <w:t xml:space="preserve"> the hippocampi. </w:t>
      </w:r>
    </w:p>
    <w:p w14:paraId="67C3D238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5746B4F2" w14:textId="3C80B550" w:rsidR="0039417E" w:rsidRPr="00EB1561" w:rsidRDefault="006B5141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  <w:highlight w:val="yellow"/>
        </w:rPr>
      </w:pPr>
      <w:r w:rsidRPr="00EB1561">
        <w:rPr>
          <w:color w:val="auto"/>
          <w:highlight w:val="yellow"/>
        </w:rPr>
        <w:t>Add 2</w:t>
      </w:r>
      <w:r w:rsidR="001E73F3" w:rsidRPr="00EB1561">
        <w:rPr>
          <w:color w:val="auto"/>
          <w:highlight w:val="yellow"/>
        </w:rPr>
        <w:t xml:space="preserve"> mL</w:t>
      </w:r>
      <w:r w:rsidRPr="00EB1561">
        <w:rPr>
          <w:color w:val="auto"/>
          <w:highlight w:val="yellow"/>
        </w:rPr>
        <w:t xml:space="preserve"> </w:t>
      </w:r>
      <w:r w:rsidR="00071C0C" w:rsidRPr="00EB1561">
        <w:rPr>
          <w:color w:val="auto"/>
          <w:highlight w:val="yellow"/>
        </w:rPr>
        <w:t xml:space="preserve">of </w:t>
      </w:r>
      <w:r w:rsidRPr="00EB1561">
        <w:rPr>
          <w:color w:val="auto"/>
          <w:highlight w:val="yellow"/>
        </w:rPr>
        <w:t xml:space="preserve">HBSS after </w:t>
      </w:r>
      <w:r w:rsidR="00071C0C" w:rsidRPr="00EB1561">
        <w:rPr>
          <w:color w:val="auto"/>
          <w:highlight w:val="yellow"/>
        </w:rPr>
        <w:t xml:space="preserve">the </w:t>
      </w:r>
      <w:r w:rsidRPr="00EB1561">
        <w:rPr>
          <w:color w:val="auto"/>
          <w:highlight w:val="yellow"/>
        </w:rPr>
        <w:t>wash and pipett</w:t>
      </w:r>
      <w:r w:rsidR="00071C0C" w:rsidRPr="00EB1561">
        <w:rPr>
          <w:color w:val="auto"/>
          <w:highlight w:val="yellow"/>
        </w:rPr>
        <w:t>e</w:t>
      </w:r>
      <w:r w:rsidRPr="00EB1561">
        <w:rPr>
          <w:color w:val="auto"/>
          <w:highlight w:val="yellow"/>
        </w:rPr>
        <w:t xml:space="preserve"> </w:t>
      </w:r>
      <w:r w:rsidR="00071C0C" w:rsidRPr="00EB1561">
        <w:rPr>
          <w:color w:val="auto"/>
          <w:highlight w:val="yellow"/>
        </w:rPr>
        <w:t>the h</w:t>
      </w:r>
      <w:r w:rsidR="00410535" w:rsidRPr="00EB1561">
        <w:rPr>
          <w:color w:val="auto"/>
          <w:highlight w:val="yellow"/>
        </w:rPr>
        <w:t xml:space="preserve">ippocampi </w:t>
      </w:r>
      <w:r w:rsidRPr="00EB1561">
        <w:rPr>
          <w:color w:val="auto"/>
          <w:highlight w:val="yellow"/>
        </w:rPr>
        <w:t xml:space="preserve">up and down </w:t>
      </w:r>
      <w:r w:rsidR="00410535" w:rsidRPr="00EB1561">
        <w:rPr>
          <w:color w:val="auto"/>
          <w:highlight w:val="yellow"/>
        </w:rPr>
        <w:t xml:space="preserve">with </w:t>
      </w:r>
      <w:r w:rsidRPr="00EB1561">
        <w:rPr>
          <w:color w:val="auto"/>
          <w:highlight w:val="yellow"/>
        </w:rPr>
        <w:t>a Pasteur pipette 1</w:t>
      </w:r>
      <w:r w:rsidR="00B200C6" w:rsidRPr="00EB1561">
        <w:rPr>
          <w:color w:val="auto"/>
          <w:highlight w:val="yellow"/>
        </w:rPr>
        <w:t>5</w:t>
      </w:r>
      <w:r w:rsidRPr="00EB1561">
        <w:rPr>
          <w:color w:val="auto"/>
          <w:highlight w:val="yellow"/>
        </w:rPr>
        <w:t xml:space="preserve"> times.</w:t>
      </w:r>
      <w:r w:rsidR="00A27B3A" w:rsidRPr="00EB1561">
        <w:rPr>
          <w:color w:val="auto"/>
          <w:highlight w:val="yellow"/>
        </w:rPr>
        <w:t xml:space="preserve"> </w:t>
      </w:r>
    </w:p>
    <w:p w14:paraId="1921C02D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35C5EC0A" w14:textId="5BC54402" w:rsidR="00B200C6" w:rsidRPr="00EB1561" w:rsidRDefault="00071C0C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  <w:highlight w:val="yellow"/>
        </w:rPr>
      </w:pPr>
      <w:r w:rsidRPr="00EB1561">
        <w:rPr>
          <w:color w:val="auto"/>
          <w:highlight w:val="yellow"/>
        </w:rPr>
        <w:t>Triturate the tissue with</w:t>
      </w:r>
      <w:r w:rsidR="00B200C6" w:rsidRPr="00EB1561">
        <w:rPr>
          <w:color w:val="auto"/>
          <w:highlight w:val="yellow"/>
        </w:rPr>
        <w:t xml:space="preserve"> </w:t>
      </w:r>
      <w:r w:rsidRPr="00EB1561">
        <w:rPr>
          <w:color w:val="auto"/>
          <w:highlight w:val="yellow"/>
        </w:rPr>
        <w:t xml:space="preserve">a </w:t>
      </w:r>
      <w:r w:rsidR="00B200C6" w:rsidRPr="00EB1561">
        <w:rPr>
          <w:color w:val="auto"/>
          <w:highlight w:val="yellow"/>
        </w:rPr>
        <w:t xml:space="preserve">fire-polished Pasteur pipette (the diameter of the open is narrowed by half) 10 times. </w:t>
      </w:r>
      <w:r w:rsidRPr="00EB1561">
        <w:rPr>
          <w:color w:val="auto"/>
          <w:highlight w:val="yellow"/>
        </w:rPr>
        <w:t>Do</w:t>
      </w:r>
      <w:r w:rsidR="00B200C6" w:rsidRPr="00EB1561">
        <w:rPr>
          <w:color w:val="auto"/>
          <w:highlight w:val="yellow"/>
        </w:rPr>
        <w:t xml:space="preserve"> </w:t>
      </w:r>
      <w:r w:rsidRPr="00EB1561">
        <w:rPr>
          <w:b/>
          <w:bCs/>
          <w:color w:val="auto"/>
          <w:highlight w:val="yellow"/>
        </w:rPr>
        <w:t>not</w:t>
      </w:r>
      <w:r w:rsidR="00B200C6" w:rsidRPr="00EB1561">
        <w:rPr>
          <w:color w:val="auto"/>
          <w:highlight w:val="yellow"/>
        </w:rPr>
        <w:t xml:space="preserve"> go beyond 10 times even </w:t>
      </w:r>
      <w:r w:rsidR="00586C95" w:rsidRPr="00EB1561">
        <w:rPr>
          <w:color w:val="auto"/>
          <w:highlight w:val="yellow"/>
        </w:rPr>
        <w:t xml:space="preserve">if </w:t>
      </w:r>
      <w:r w:rsidR="00B200C6" w:rsidRPr="00EB1561">
        <w:rPr>
          <w:color w:val="auto"/>
          <w:highlight w:val="yellow"/>
        </w:rPr>
        <w:t xml:space="preserve">there </w:t>
      </w:r>
      <w:r w:rsidR="00586C95" w:rsidRPr="00EB1561">
        <w:rPr>
          <w:color w:val="auto"/>
          <w:highlight w:val="yellow"/>
        </w:rPr>
        <w:t xml:space="preserve">are still </w:t>
      </w:r>
      <w:r w:rsidR="00B200C6" w:rsidRPr="00EB1561">
        <w:rPr>
          <w:color w:val="auto"/>
          <w:highlight w:val="yellow"/>
        </w:rPr>
        <w:t xml:space="preserve">chunks remaining. </w:t>
      </w:r>
      <w:proofErr w:type="spellStart"/>
      <w:r w:rsidR="00B200C6" w:rsidRPr="00EB1561">
        <w:rPr>
          <w:color w:val="auto"/>
          <w:highlight w:val="yellow"/>
        </w:rPr>
        <w:lastRenderedPageBreak/>
        <w:t>Overshe</w:t>
      </w:r>
      <w:r w:rsidR="001872DA" w:rsidRPr="00EB1561">
        <w:rPr>
          <w:color w:val="auto"/>
          <w:highlight w:val="yellow"/>
        </w:rPr>
        <w:t>a</w:t>
      </w:r>
      <w:r w:rsidR="00B200C6" w:rsidRPr="00EB1561">
        <w:rPr>
          <w:color w:val="auto"/>
          <w:highlight w:val="yellow"/>
        </w:rPr>
        <w:t>ring</w:t>
      </w:r>
      <w:proofErr w:type="spellEnd"/>
      <w:r w:rsidR="00B200C6" w:rsidRPr="00EB1561">
        <w:rPr>
          <w:color w:val="auto"/>
          <w:highlight w:val="yellow"/>
        </w:rPr>
        <w:t xml:space="preserve"> kill</w:t>
      </w:r>
      <w:r w:rsidR="00A25623" w:rsidRPr="00EB1561">
        <w:rPr>
          <w:color w:val="auto"/>
          <w:highlight w:val="yellow"/>
        </w:rPr>
        <w:t>s</w:t>
      </w:r>
      <w:r w:rsidR="00B200C6" w:rsidRPr="00EB1561">
        <w:rPr>
          <w:color w:val="auto"/>
          <w:highlight w:val="yellow"/>
        </w:rPr>
        <w:t xml:space="preserve"> neuron</w:t>
      </w:r>
      <w:r w:rsidR="001872DA" w:rsidRPr="00EB1561">
        <w:rPr>
          <w:color w:val="auto"/>
          <w:highlight w:val="yellow"/>
        </w:rPr>
        <w:t>s</w:t>
      </w:r>
      <w:r w:rsidR="00B200C6" w:rsidRPr="00EB1561">
        <w:rPr>
          <w:color w:val="auto"/>
          <w:highlight w:val="yellow"/>
        </w:rPr>
        <w:t xml:space="preserve">. </w:t>
      </w:r>
    </w:p>
    <w:p w14:paraId="1D2A1346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63EE5617" w14:textId="72BA853F" w:rsidR="001872DA" w:rsidRPr="00EB1561" w:rsidRDefault="001872DA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  <w:highlight w:val="yellow"/>
        </w:rPr>
      </w:pPr>
      <w:r w:rsidRPr="00EB1561">
        <w:rPr>
          <w:color w:val="auto"/>
          <w:highlight w:val="yellow"/>
        </w:rPr>
        <w:t>Rest the tube for 5 minutes till all chunks set to the bottom. Gently use a 1</w:t>
      </w:r>
      <w:r w:rsidR="001E73F3" w:rsidRPr="00EB1561">
        <w:rPr>
          <w:color w:val="auto"/>
          <w:highlight w:val="yellow"/>
        </w:rPr>
        <w:t xml:space="preserve"> mL</w:t>
      </w:r>
      <w:r w:rsidRPr="00EB1561">
        <w:rPr>
          <w:color w:val="auto"/>
          <w:highlight w:val="yellow"/>
        </w:rPr>
        <w:t xml:space="preserve"> pipet</w:t>
      </w:r>
      <w:r w:rsidR="000E7A72" w:rsidRPr="00EB1561">
        <w:rPr>
          <w:color w:val="auto"/>
          <w:highlight w:val="yellow"/>
        </w:rPr>
        <w:t>t</w:t>
      </w:r>
      <w:r w:rsidRPr="00EB1561">
        <w:rPr>
          <w:color w:val="auto"/>
          <w:highlight w:val="yellow"/>
        </w:rPr>
        <w:t>e tip to transfer the supernatant contain</w:t>
      </w:r>
      <w:r w:rsidR="00A25623" w:rsidRPr="00EB1561">
        <w:rPr>
          <w:color w:val="auto"/>
          <w:highlight w:val="yellow"/>
        </w:rPr>
        <w:t>ing</w:t>
      </w:r>
      <w:r w:rsidRPr="00EB1561">
        <w:rPr>
          <w:color w:val="auto"/>
          <w:highlight w:val="yellow"/>
        </w:rPr>
        <w:t xml:space="preserve"> the dissociated neurons to plating dishes</w:t>
      </w:r>
      <w:r w:rsidR="000E7A72" w:rsidRPr="00EB1561">
        <w:rPr>
          <w:color w:val="auto"/>
          <w:highlight w:val="yellow"/>
        </w:rPr>
        <w:t xml:space="preserve"> (10</w:t>
      </w:r>
      <w:r w:rsidR="000E7A72" w:rsidRPr="00EB1561">
        <w:rPr>
          <w:color w:val="auto"/>
          <w:highlight w:val="yellow"/>
          <w:vertAlign w:val="superscript"/>
        </w:rPr>
        <w:t>5</w:t>
      </w:r>
      <w:r w:rsidR="0076697B" w:rsidRPr="00EB1561">
        <w:rPr>
          <w:color w:val="auto"/>
          <w:highlight w:val="yellow"/>
        </w:rPr>
        <w:t xml:space="preserve"> </w:t>
      </w:r>
      <w:r w:rsidR="0076697B" w:rsidRPr="00EB1561">
        <w:rPr>
          <w:rFonts w:hint="eastAsia"/>
          <w:color w:val="auto"/>
          <w:highlight w:val="yellow"/>
          <w:lang w:eastAsia="zh-CN"/>
        </w:rPr>
        <w:t>cells</w:t>
      </w:r>
      <w:r w:rsidR="000E7A72" w:rsidRPr="00EB1561">
        <w:rPr>
          <w:color w:val="auto"/>
          <w:highlight w:val="yellow"/>
        </w:rPr>
        <w:t>/60</w:t>
      </w:r>
      <w:r w:rsidR="00071C0C" w:rsidRPr="00EB1561">
        <w:rPr>
          <w:color w:val="auto"/>
          <w:highlight w:val="yellow"/>
        </w:rPr>
        <w:t xml:space="preserve"> </w:t>
      </w:r>
      <w:r w:rsidR="000E7A72" w:rsidRPr="00EB1561">
        <w:rPr>
          <w:color w:val="auto"/>
          <w:highlight w:val="yellow"/>
        </w:rPr>
        <w:t>mm dish)</w:t>
      </w:r>
      <w:r w:rsidRPr="00EB1561">
        <w:rPr>
          <w:color w:val="auto"/>
          <w:highlight w:val="yellow"/>
        </w:rPr>
        <w:t>.</w:t>
      </w:r>
      <w:r w:rsidR="000C55BB" w:rsidRPr="00EB1561">
        <w:rPr>
          <w:color w:val="auto"/>
          <w:highlight w:val="yellow"/>
        </w:rPr>
        <w:t xml:space="preserve"> </w:t>
      </w:r>
      <w:r w:rsidR="00586C95" w:rsidRPr="00EB1561">
        <w:rPr>
          <w:color w:val="auto"/>
          <w:highlight w:val="yellow"/>
        </w:rPr>
        <w:t>Add it directly to the pre-incubated plating medium and s</w:t>
      </w:r>
      <w:r w:rsidR="000C55BB" w:rsidRPr="00EB1561">
        <w:rPr>
          <w:color w:val="auto"/>
          <w:highlight w:val="yellow"/>
        </w:rPr>
        <w:t>hake the plate gently.</w:t>
      </w:r>
      <w:r w:rsidRPr="00EB1561">
        <w:rPr>
          <w:color w:val="auto"/>
          <w:highlight w:val="yellow"/>
        </w:rPr>
        <w:t xml:space="preserve"> </w:t>
      </w:r>
    </w:p>
    <w:p w14:paraId="4D99A2F3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790FED52" w14:textId="4C87152C" w:rsidR="000E7A72" w:rsidRPr="00EB1561" w:rsidRDefault="000E7A72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  <w:highlight w:val="yellow"/>
        </w:rPr>
      </w:pPr>
      <w:r w:rsidRPr="00EB1561">
        <w:rPr>
          <w:color w:val="auto"/>
          <w:highlight w:val="yellow"/>
        </w:rPr>
        <w:t>Repeat</w:t>
      </w:r>
      <w:r w:rsidR="008B21C3" w:rsidRPr="00EB1561">
        <w:rPr>
          <w:color w:val="auto"/>
          <w:highlight w:val="yellow"/>
        </w:rPr>
        <w:t xml:space="preserve"> step</w:t>
      </w:r>
      <w:r w:rsidRPr="00EB1561">
        <w:rPr>
          <w:color w:val="auto"/>
          <w:highlight w:val="yellow"/>
        </w:rPr>
        <w:t xml:space="preserve"> 3.6-3.7 </w:t>
      </w:r>
      <w:r w:rsidR="000C55BB" w:rsidRPr="00EB1561">
        <w:rPr>
          <w:color w:val="auto"/>
          <w:highlight w:val="yellow"/>
        </w:rPr>
        <w:t xml:space="preserve">with the remaining </w:t>
      </w:r>
      <w:r w:rsidR="00CE69C7" w:rsidRPr="00EB1561">
        <w:rPr>
          <w:color w:val="auto"/>
          <w:highlight w:val="yellow"/>
        </w:rPr>
        <w:t>chunks</w:t>
      </w:r>
      <w:r w:rsidR="000C55BB" w:rsidRPr="00EB1561">
        <w:rPr>
          <w:color w:val="auto"/>
          <w:highlight w:val="yellow"/>
        </w:rPr>
        <w:t xml:space="preserve"> </w:t>
      </w:r>
      <w:r w:rsidRPr="00EB1561">
        <w:rPr>
          <w:color w:val="auto"/>
          <w:highlight w:val="yellow"/>
        </w:rPr>
        <w:t xml:space="preserve">till most of the chunks </w:t>
      </w:r>
      <w:r w:rsidR="00071C0C" w:rsidRPr="00EB1561">
        <w:rPr>
          <w:color w:val="auto"/>
          <w:highlight w:val="yellow"/>
        </w:rPr>
        <w:t>have</w:t>
      </w:r>
      <w:r w:rsidR="00774C1D" w:rsidRPr="00EB1561">
        <w:rPr>
          <w:color w:val="auto"/>
          <w:highlight w:val="yellow"/>
        </w:rPr>
        <w:t xml:space="preserve"> </w:t>
      </w:r>
      <w:r w:rsidR="00E16A07" w:rsidRPr="00EB1561">
        <w:rPr>
          <w:color w:val="auto"/>
          <w:highlight w:val="yellow"/>
        </w:rPr>
        <w:t>disappeared</w:t>
      </w:r>
      <w:r w:rsidRPr="00EB1561">
        <w:rPr>
          <w:color w:val="auto"/>
          <w:highlight w:val="yellow"/>
        </w:rPr>
        <w:t xml:space="preserve">. </w:t>
      </w:r>
    </w:p>
    <w:p w14:paraId="691A6019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5D80B487" w14:textId="58F4D83A" w:rsidR="000E7A72" w:rsidRPr="00EB1561" w:rsidRDefault="008B21C3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  <w:highlight w:val="yellow"/>
        </w:rPr>
      </w:pPr>
      <w:r w:rsidRPr="00EB1561">
        <w:rPr>
          <w:color w:val="auto"/>
          <w:highlight w:val="yellow"/>
        </w:rPr>
        <w:t>2-4 hours</w:t>
      </w:r>
      <w:r w:rsidR="00586C95" w:rsidRPr="00EB1561">
        <w:rPr>
          <w:color w:val="auto"/>
          <w:highlight w:val="yellow"/>
        </w:rPr>
        <w:t xml:space="preserve"> after seeding</w:t>
      </w:r>
      <w:r w:rsidRPr="00EB1561">
        <w:rPr>
          <w:color w:val="auto"/>
          <w:highlight w:val="yellow"/>
        </w:rPr>
        <w:t xml:space="preserve">, check the plating dishes </w:t>
      </w:r>
      <w:r w:rsidR="003704A7" w:rsidRPr="00EB1561">
        <w:rPr>
          <w:color w:val="auto"/>
          <w:highlight w:val="yellow"/>
        </w:rPr>
        <w:t>with a light</w:t>
      </w:r>
      <w:r w:rsidRPr="00EB1561">
        <w:rPr>
          <w:color w:val="auto"/>
          <w:highlight w:val="yellow"/>
        </w:rPr>
        <w:t xml:space="preserve"> microscope</w:t>
      </w:r>
      <w:r w:rsidR="00586C95" w:rsidRPr="00EB1561">
        <w:rPr>
          <w:color w:val="auto"/>
          <w:highlight w:val="yellow"/>
        </w:rPr>
        <w:t>.</w:t>
      </w:r>
      <w:r w:rsidRPr="00EB1561">
        <w:rPr>
          <w:color w:val="auto"/>
          <w:highlight w:val="yellow"/>
        </w:rPr>
        <w:t xml:space="preserve"> </w:t>
      </w:r>
      <w:proofErr w:type="gramStart"/>
      <w:r w:rsidR="00586C95" w:rsidRPr="00EB1561">
        <w:rPr>
          <w:color w:val="auto"/>
          <w:highlight w:val="yellow"/>
        </w:rPr>
        <w:t xml:space="preserve">The </w:t>
      </w:r>
      <w:r w:rsidRPr="00EB1561">
        <w:rPr>
          <w:color w:val="auto"/>
          <w:highlight w:val="yellow"/>
        </w:rPr>
        <w:t>majority of</w:t>
      </w:r>
      <w:proofErr w:type="gramEnd"/>
      <w:r w:rsidRPr="00EB1561">
        <w:rPr>
          <w:color w:val="auto"/>
          <w:highlight w:val="yellow"/>
        </w:rPr>
        <w:t xml:space="preserve"> neurons should have attached to the coverslip. Attached cells </w:t>
      </w:r>
      <w:r w:rsidR="00586C95" w:rsidRPr="00EB1561">
        <w:rPr>
          <w:color w:val="auto"/>
          <w:highlight w:val="yellow"/>
        </w:rPr>
        <w:t>are</w:t>
      </w:r>
      <w:r w:rsidRPr="00EB1561">
        <w:rPr>
          <w:color w:val="auto"/>
          <w:highlight w:val="yellow"/>
        </w:rPr>
        <w:t xml:space="preserve"> round and bright. Flip coverslips using a fine </w:t>
      </w:r>
      <w:r w:rsidR="00687F3A" w:rsidRPr="00EB1561">
        <w:rPr>
          <w:color w:val="auto"/>
          <w:highlight w:val="yellow"/>
        </w:rPr>
        <w:t xml:space="preserve">tip </w:t>
      </w:r>
      <w:r w:rsidRPr="00EB1561">
        <w:rPr>
          <w:color w:val="auto"/>
          <w:highlight w:val="yellow"/>
        </w:rPr>
        <w:t xml:space="preserve">forceps to the glia cell feeder dishes </w:t>
      </w:r>
      <w:r w:rsidR="00632A06" w:rsidRPr="00EB1561">
        <w:rPr>
          <w:color w:val="auto"/>
          <w:highlight w:val="yellow"/>
        </w:rPr>
        <w:t xml:space="preserve">with </w:t>
      </w:r>
      <w:r w:rsidRPr="00EB1561">
        <w:rPr>
          <w:color w:val="auto"/>
          <w:highlight w:val="yellow"/>
        </w:rPr>
        <w:t>preconditioned neuronal culture medium</w:t>
      </w:r>
      <w:r w:rsidR="00071C0C" w:rsidRPr="00EB1561">
        <w:rPr>
          <w:color w:val="auto"/>
          <w:highlight w:val="yellow"/>
        </w:rPr>
        <w:t xml:space="preserve"> with the w</w:t>
      </w:r>
      <w:r w:rsidR="00687F3A" w:rsidRPr="00EB1561">
        <w:rPr>
          <w:color w:val="auto"/>
          <w:highlight w:val="yellow"/>
        </w:rPr>
        <w:t>ax dots side</w:t>
      </w:r>
      <w:r w:rsidRPr="00EB1561">
        <w:rPr>
          <w:color w:val="auto"/>
          <w:highlight w:val="yellow"/>
        </w:rPr>
        <w:t xml:space="preserve"> facing down</w:t>
      </w:r>
      <w:r w:rsidR="00071C0C" w:rsidRPr="00EB1561">
        <w:rPr>
          <w:color w:val="auto"/>
          <w:highlight w:val="yellow"/>
        </w:rPr>
        <w:t>wards</w:t>
      </w:r>
      <w:r w:rsidRPr="00EB1561">
        <w:rPr>
          <w:color w:val="auto"/>
          <w:highlight w:val="yellow"/>
        </w:rPr>
        <w:t>.</w:t>
      </w:r>
      <w:r w:rsidR="00A27B3A" w:rsidRPr="00EB1561">
        <w:rPr>
          <w:color w:val="auto"/>
          <w:highlight w:val="yellow"/>
        </w:rPr>
        <w:t xml:space="preserve"> </w:t>
      </w:r>
    </w:p>
    <w:p w14:paraId="61AB36E3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05786FCB" w14:textId="33EAE5C4" w:rsidR="00F61885" w:rsidRPr="00EB1561" w:rsidRDefault="00F61885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  <w:highlight w:val="yellow"/>
        </w:rPr>
        <w:t xml:space="preserve">Neurons </w:t>
      </w:r>
      <w:r w:rsidR="00774C1D" w:rsidRPr="00EB1561">
        <w:rPr>
          <w:color w:val="auto"/>
          <w:highlight w:val="yellow"/>
        </w:rPr>
        <w:t xml:space="preserve">can </w:t>
      </w:r>
      <w:r w:rsidRPr="00EB1561">
        <w:rPr>
          <w:color w:val="auto"/>
          <w:highlight w:val="yellow"/>
        </w:rPr>
        <w:t>grow in the glia cell feeder dishes for up to 1 month. Feed neurons every 7 days with 1</w:t>
      </w:r>
      <w:r w:rsidR="00071C0C" w:rsidRPr="00EB1561">
        <w:rPr>
          <w:color w:val="auto"/>
          <w:highlight w:val="yellow"/>
        </w:rPr>
        <w:t xml:space="preserve"> </w:t>
      </w:r>
      <w:r w:rsidRPr="00EB1561">
        <w:rPr>
          <w:color w:val="auto"/>
          <w:highlight w:val="yellow"/>
        </w:rPr>
        <w:t>m</w:t>
      </w:r>
      <w:r w:rsidR="00071C0C" w:rsidRPr="00EB1561">
        <w:rPr>
          <w:color w:val="auto"/>
          <w:highlight w:val="yellow"/>
        </w:rPr>
        <w:t>L</w:t>
      </w:r>
      <w:r w:rsidRPr="00EB1561">
        <w:rPr>
          <w:color w:val="auto"/>
          <w:highlight w:val="yellow"/>
        </w:rPr>
        <w:t xml:space="preserve"> of fresh</w:t>
      </w:r>
      <w:r w:rsidR="00774C1D" w:rsidRPr="00EB1561">
        <w:rPr>
          <w:color w:val="auto"/>
          <w:highlight w:val="yellow"/>
        </w:rPr>
        <w:t xml:space="preserve"> </w:t>
      </w:r>
      <w:r w:rsidRPr="00EB1561">
        <w:rPr>
          <w:color w:val="auto"/>
          <w:highlight w:val="yellow"/>
        </w:rPr>
        <w:t>neuronal culture medium.</w:t>
      </w:r>
      <w:r w:rsidRPr="00EB1561">
        <w:rPr>
          <w:color w:val="auto"/>
        </w:rPr>
        <w:t xml:space="preserve"> </w:t>
      </w:r>
    </w:p>
    <w:p w14:paraId="5AB70F68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22B9F6F1" w14:textId="02F7FD24" w:rsidR="00EC0C1C" w:rsidRPr="00EB1561" w:rsidRDefault="00EC0C1C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</w:rPr>
      </w:pPr>
      <w:r w:rsidRPr="00EB1561">
        <w:rPr>
          <w:color w:val="auto"/>
        </w:rPr>
        <w:t>Optional step: 1 week after seeding, add cytosine arabinoside (1-β-D-arabinofuranosylcytosine) to a final concentration of 5 μM to curb glial proliferation.</w:t>
      </w:r>
    </w:p>
    <w:p w14:paraId="03EA384E" w14:textId="77777777" w:rsidR="00AA757A" w:rsidRPr="00EB1561" w:rsidRDefault="00AA757A" w:rsidP="0008645D">
      <w:pPr>
        <w:pStyle w:val="NormalWeb"/>
        <w:spacing w:before="0" w:beforeAutospacing="0" w:after="0" w:afterAutospacing="0"/>
        <w:rPr>
          <w:color w:val="auto"/>
        </w:rPr>
      </w:pPr>
    </w:p>
    <w:p w14:paraId="6FC3C60B" w14:textId="43CA03E5" w:rsidR="00A129A2" w:rsidRPr="00EB1561" w:rsidRDefault="00A129A2" w:rsidP="0008645D">
      <w:pPr>
        <w:pStyle w:val="NormalWeb"/>
        <w:numPr>
          <w:ilvl w:val="0"/>
          <w:numId w:val="32"/>
        </w:numPr>
        <w:spacing w:before="0" w:beforeAutospacing="0" w:after="0" w:afterAutospacing="0"/>
        <w:ind w:left="0" w:firstLine="0"/>
        <w:rPr>
          <w:b/>
          <w:color w:val="auto"/>
          <w:lang w:eastAsia="zh-CN"/>
        </w:rPr>
      </w:pPr>
      <w:r w:rsidRPr="00EB1561">
        <w:rPr>
          <w:b/>
          <w:color w:val="auto"/>
        </w:rPr>
        <w:t>Disruption of AIS by Knockout of Ankyrin-G at earlier stage of neuron development</w:t>
      </w:r>
      <w:r w:rsidR="00CC2C4C" w:rsidRPr="00EB1561">
        <w:rPr>
          <w:b/>
          <w:color w:val="auto"/>
          <w:lang w:eastAsia="zh-CN"/>
        </w:rPr>
        <w:t xml:space="preserve"> </w:t>
      </w:r>
    </w:p>
    <w:p w14:paraId="4710A62A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/>
          <w:color w:val="auto"/>
        </w:rPr>
      </w:pPr>
    </w:p>
    <w:p w14:paraId="1C2973F3" w14:textId="1B6EC8D5" w:rsidR="00A129A2" w:rsidRPr="00EB1561" w:rsidRDefault="00A129A2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 xml:space="preserve">On 3 </w:t>
      </w:r>
      <w:r w:rsidR="00DD3A3A">
        <w:rPr>
          <w:bCs/>
          <w:color w:val="auto"/>
          <w:highlight w:val="yellow"/>
        </w:rPr>
        <w:t>div</w:t>
      </w:r>
      <w:r w:rsidRPr="00EB1561">
        <w:rPr>
          <w:bCs/>
          <w:color w:val="auto"/>
          <w:highlight w:val="yellow"/>
        </w:rPr>
        <w:t xml:space="preserve"> (day </w:t>
      </w:r>
      <w:r w:rsidRPr="00EB1561">
        <w:rPr>
          <w:bCs/>
          <w:i/>
          <w:iCs/>
          <w:color w:val="auto"/>
          <w:highlight w:val="yellow"/>
        </w:rPr>
        <w:t>in vitro</w:t>
      </w:r>
      <w:r w:rsidRPr="00EB1561">
        <w:rPr>
          <w:bCs/>
          <w:color w:val="auto"/>
          <w:highlight w:val="yellow"/>
        </w:rPr>
        <w:t xml:space="preserve">), flip the coverslips with </w:t>
      </w:r>
      <w:r w:rsidR="00F23B3B" w:rsidRPr="00EB1561">
        <w:rPr>
          <w:bCs/>
          <w:color w:val="auto"/>
          <w:highlight w:val="yellow"/>
        </w:rPr>
        <w:t xml:space="preserve">wax dots </w:t>
      </w:r>
      <w:r w:rsidRPr="00EB1561">
        <w:rPr>
          <w:bCs/>
          <w:color w:val="auto"/>
          <w:highlight w:val="yellow"/>
        </w:rPr>
        <w:t xml:space="preserve">side facing </w:t>
      </w:r>
      <w:r w:rsidR="00F23B3B" w:rsidRPr="00EB1561">
        <w:rPr>
          <w:bCs/>
          <w:color w:val="auto"/>
          <w:highlight w:val="yellow"/>
        </w:rPr>
        <w:t xml:space="preserve">up </w:t>
      </w:r>
      <w:r w:rsidRPr="00EB1561">
        <w:rPr>
          <w:bCs/>
          <w:color w:val="auto"/>
          <w:highlight w:val="yellow"/>
        </w:rPr>
        <w:t xml:space="preserve">to a glia cell feeder dish with conditioned neuronal culture medium. </w:t>
      </w:r>
    </w:p>
    <w:p w14:paraId="7EBBB6E4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36EC1E0E" w14:textId="6DD22D0B" w:rsidR="00A129A2" w:rsidRPr="00EB1561" w:rsidRDefault="00B44A0D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>Mix 0.25</w:t>
      </w:r>
      <w:r w:rsidR="000633C5" w:rsidRPr="00EB1561">
        <w:rPr>
          <w:bCs/>
          <w:color w:val="auto"/>
          <w:highlight w:val="yellow"/>
        </w:rPr>
        <w:t xml:space="preserve"> </w:t>
      </w:r>
      <w:r w:rsidR="000633C5" w:rsidRPr="00EB1561">
        <w:rPr>
          <w:rFonts w:ascii="Symbol" w:hAnsi="Symbol"/>
          <w:bCs/>
          <w:color w:val="auto"/>
          <w:highlight w:val="yellow"/>
        </w:rPr>
        <w:t></w:t>
      </w:r>
      <w:r w:rsidRPr="00EB1561">
        <w:rPr>
          <w:bCs/>
          <w:color w:val="auto"/>
          <w:highlight w:val="yellow"/>
        </w:rPr>
        <w:t xml:space="preserve">g </w:t>
      </w:r>
      <w:r w:rsidR="000633C5" w:rsidRPr="00EB1561">
        <w:rPr>
          <w:bCs/>
          <w:color w:val="auto"/>
          <w:highlight w:val="yellow"/>
        </w:rPr>
        <w:t xml:space="preserve">of </w:t>
      </w:r>
      <w:r w:rsidRPr="00EB1561">
        <w:rPr>
          <w:bCs/>
          <w:color w:val="auto"/>
          <w:highlight w:val="yellow"/>
        </w:rPr>
        <w:t>Cre</w:t>
      </w:r>
      <w:r w:rsidR="00CE69C7" w:rsidRPr="00EB1561">
        <w:rPr>
          <w:bCs/>
          <w:color w:val="auto"/>
          <w:highlight w:val="yellow"/>
        </w:rPr>
        <w:t>-BFP</w:t>
      </w:r>
      <w:r w:rsidRPr="00EB1561">
        <w:rPr>
          <w:bCs/>
          <w:color w:val="auto"/>
          <w:highlight w:val="yellow"/>
        </w:rPr>
        <w:t xml:space="preserve"> DNA with 0.5 </w:t>
      </w:r>
      <w:r w:rsidR="000633C5" w:rsidRPr="00EB1561">
        <w:rPr>
          <w:rFonts w:ascii="Symbol" w:hAnsi="Symbol"/>
          <w:bCs/>
          <w:color w:val="auto"/>
          <w:highlight w:val="yellow"/>
        </w:rPr>
        <w:t></w:t>
      </w:r>
      <w:r w:rsidRPr="00EB1561">
        <w:rPr>
          <w:bCs/>
          <w:color w:val="auto"/>
          <w:highlight w:val="yellow"/>
        </w:rPr>
        <w:t>g of ankyrin-G</w:t>
      </w:r>
      <w:r w:rsidR="000633C5" w:rsidRPr="00EB1561">
        <w:rPr>
          <w:bCs/>
          <w:color w:val="auto"/>
          <w:highlight w:val="yellow"/>
        </w:rPr>
        <w:t>-GFP</w:t>
      </w:r>
      <w:r w:rsidRPr="00EB1561">
        <w:rPr>
          <w:bCs/>
          <w:color w:val="auto"/>
          <w:highlight w:val="yellow"/>
        </w:rPr>
        <w:t xml:space="preserve"> </w:t>
      </w:r>
      <w:r w:rsidR="000633C5" w:rsidRPr="00EB1561">
        <w:rPr>
          <w:bCs/>
          <w:color w:val="auto"/>
          <w:highlight w:val="yellow"/>
        </w:rPr>
        <w:t>(</w:t>
      </w:r>
      <w:r w:rsidRPr="00EB1561">
        <w:rPr>
          <w:bCs/>
          <w:color w:val="auto"/>
          <w:highlight w:val="yellow"/>
        </w:rPr>
        <w:t>WT/mutant</w:t>
      </w:r>
      <w:r w:rsidR="000633C5" w:rsidRPr="00EB1561">
        <w:rPr>
          <w:bCs/>
          <w:color w:val="auto"/>
          <w:highlight w:val="yellow"/>
        </w:rPr>
        <w:t>)</w:t>
      </w:r>
      <w:r w:rsidRPr="00EB1561">
        <w:rPr>
          <w:bCs/>
          <w:color w:val="auto"/>
          <w:highlight w:val="yellow"/>
        </w:rPr>
        <w:t xml:space="preserve"> DNA in a 1.7</w:t>
      </w:r>
      <w:r w:rsidR="001E73F3" w:rsidRPr="00EB1561">
        <w:rPr>
          <w:bCs/>
          <w:color w:val="auto"/>
          <w:highlight w:val="yellow"/>
        </w:rPr>
        <w:t xml:space="preserve"> mL</w:t>
      </w:r>
      <w:r w:rsidRPr="00EB1561">
        <w:rPr>
          <w:bCs/>
          <w:color w:val="auto"/>
          <w:highlight w:val="yellow"/>
        </w:rPr>
        <w:t xml:space="preserve"> tube to transfect 4 coverslips</w:t>
      </w:r>
      <w:r w:rsidR="0072052D" w:rsidRPr="00EB1561">
        <w:rPr>
          <w:bCs/>
          <w:color w:val="auto"/>
          <w:highlight w:val="yellow"/>
        </w:rPr>
        <w:t xml:space="preserve"> (</w:t>
      </w:r>
      <w:r w:rsidR="00AA4510" w:rsidRPr="00EB1561">
        <w:rPr>
          <w:bCs/>
          <w:color w:val="auto"/>
          <w:highlight w:val="yellow"/>
        </w:rPr>
        <w:t>~</w:t>
      </w:r>
      <w:r w:rsidR="0072052D" w:rsidRPr="00EB1561">
        <w:rPr>
          <w:bCs/>
          <w:color w:val="auto"/>
          <w:highlight w:val="yellow"/>
        </w:rPr>
        <w:t xml:space="preserve"> </w:t>
      </w:r>
      <w:r w:rsidR="00AA4510" w:rsidRPr="00EB1561">
        <w:rPr>
          <w:bCs/>
          <w:color w:val="auto"/>
          <w:highlight w:val="yellow"/>
        </w:rPr>
        <w:t>2</w:t>
      </w:r>
      <w:r w:rsidR="0072052D" w:rsidRPr="00EB1561">
        <w:rPr>
          <w:bCs/>
          <w:color w:val="auto"/>
          <w:highlight w:val="yellow"/>
        </w:rPr>
        <w:t>:1 ratio</w:t>
      </w:r>
      <w:r w:rsidR="00652BB0" w:rsidRPr="00EB1561">
        <w:rPr>
          <w:bCs/>
          <w:color w:val="auto"/>
          <w:highlight w:val="yellow"/>
        </w:rPr>
        <w:t xml:space="preserve"> of DNA copy number</w:t>
      </w:r>
      <w:r w:rsidR="0072052D" w:rsidRPr="00EB1561">
        <w:rPr>
          <w:bCs/>
          <w:color w:val="auto"/>
          <w:highlight w:val="yellow"/>
        </w:rPr>
        <w:t>)</w:t>
      </w:r>
      <w:r w:rsidRPr="00EB1561">
        <w:rPr>
          <w:bCs/>
          <w:color w:val="auto"/>
          <w:highlight w:val="yellow"/>
        </w:rPr>
        <w:t>. Add 100</w:t>
      </w:r>
      <w:r w:rsidR="000633C5" w:rsidRPr="00EB1561">
        <w:rPr>
          <w:bCs/>
          <w:color w:val="auto"/>
          <w:highlight w:val="yellow"/>
        </w:rPr>
        <w:t xml:space="preserve"> </w:t>
      </w:r>
      <w:r w:rsidR="000633C5" w:rsidRPr="00EB1561">
        <w:rPr>
          <w:rFonts w:ascii="Symbol" w:hAnsi="Symbol"/>
          <w:bCs/>
          <w:color w:val="auto"/>
          <w:highlight w:val="yellow"/>
        </w:rPr>
        <w:t></w:t>
      </w:r>
      <w:r w:rsidR="00071C0C" w:rsidRPr="00EB1561">
        <w:rPr>
          <w:bCs/>
          <w:color w:val="auto"/>
          <w:highlight w:val="yellow"/>
        </w:rPr>
        <w:t>L</w:t>
      </w:r>
      <w:r w:rsidR="000633C5" w:rsidRPr="00EB1561">
        <w:rPr>
          <w:bCs/>
          <w:color w:val="auto"/>
          <w:highlight w:val="yellow"/>
        </w:rPr>
        <w:t xml:space="preserve"> </w:t>
      </w:r>
      <w:r w:rsidRPr="00EB1561">
        <w:rPr>
          <w:bCs/>
          <w:color w:val="auto"/>
          <w:highlight w:val="yellow"/>
        </w:rPr>
        <w:t xml:space="preserve">of </w:t>
      </w:r>
      <w:r w:rsidR="00071C0C" w:rsidRPr="00EB1561">
        <w:rPr>
          <w:bCs/>
          <w:color w:val="auto"/>
          <w:highlight w:val="yellow"/>
        </w:rPr>
        <w:t xml:space="preserve">culture medium (e.g., </w:t>
      </w:r>
      <w:r w:rsidRPr="00EB1561">
        <w:rPr>
          <w:bCs/>
          <w:color w:val="auto"/>
          <w:highlight w:val="yellow"/>
        </w:rPr>
        <w:t>Opti-MEM</w:t>
      </w:r>
      <w:r w:rsidR="00071C0C" w:rsidRPr="00EB1561">
        <w:rPr>
          <w:bCs/>
          <w:color w:val="auto"/>
          <w:highlight w:val="yellow"/>
        </w:rPr>
        <w:t>)</w:t>
      </w:r>
      <w:r w:rsidRPr="00EB1561">
        <w:rPr>
          <w:bCs/>
          <w:color w:val="auto"/>
          <w:highlight w:val="yellow"/>
        </w:rPr>
        <w:t xml:space="preserve">, mix and rest on </w:t>
      </w:r>
      <w:r w:rsidR="000633C5" w:rsidRPr="00EB1561">
        <w:rPr>
          <w:bCs/>
          <w:color w:val="auto"/>
          <w:highlight w:val="yellow"/>
        </w:rPr>
        <w:t xml:space="preserve">a </w:t>
      </w:r>
      <w:r w:rsidRPr="00EB1561">
        <w:rPr>
          <w:bCs/>
          <w:color w:val="auto"/>
          <w:highlight w:val="yellow"/>
        </w:rPr>
        <w:t>rack.</w:t>
      </w:r>
      <w:r w:rsidR="00CE69C7" w:rsidRPr="00EB1561">
        <w:rPr>
          <w:bCs/>
          <w:color w:val="auto"/>
          <w:highlight w:val="yellow"/>
        </w:rPr>
        <w:t xml:space="preserve"> I</w:t>
      </w:r>
      <w:r w:rsidR="000633C5" w:rsidRPr="00EB1561">
        <w:rPr>
          <w:bCs/>
          <w:color w:val="auto"/>
          <w:highlight w:val="yellow"/>
        </w:rPr>
        <w:t>f</w:t>
      </w:r>
      <w:r w:rsidR="00CE69C7" w:rsidRPr="00EB1561">
        <w:rPr>
          <w:bCs/>
          <w:color w:val="auto"/>
          <w:highlight w:val="yellow"/>
        </w:rPr>
        <w:t xml:space="preserve"> only </w:t>
      </w:r>
      <w:r w:rsidR="000633C5" w:rsidRPr="00EB1561">
        <w:rPr>
          <w:bCs/>
          <w:color w:val="auto"/>
          <w:highlight w:val="yellow"/>
        </w:rPr>
        <w:t xml:space="preserve">Cre-BFP is </w:t>
      </w:r>
      <w:r w:rsidR="00CE69C7" w:rsidRPr="00EB1561">
        <w:rPr>
          <w:bCs/>
          <w:color w:val="auto"/>
          <w:highlight w:val="yellow"/>
        </w:rPr>
        <w:t>transfect</w:t>
      </w:r>
      <w:r w:rsidR="000633C5" w:rsidRPr="00EB1561">
        <w:rPr>
          <w:bCs/>
          <w:color w:val="auto"/>
          <w:highlight w:val="yellow"/>
        </w:rPr>
        <w:t>ed</w:t>
      </w:r>
      <w:r w:rsidR="00CE69C7" w:rsidRPr="00EB1561">
        <w:rPr>
          <w:bCs/>
          <w:color w:val="auto"/>
          <w:highlight w:val="yellow"/>
        </w:rPr>
        <w:t xml:space="preserve">, </w:t>
      </w:r>
      <w:r w:rsidR="000633C5" w:rsidRPr="00EB1561">
        <w:rPr>
          <w:bCs/>
          <w:color w:val="auto"/>
          <w:highlight w:val="yellow"/>
        </w:rPr>
        <w:t xml:space="preserve">the GFP plasmid backbone </w:t>
      </w:r>
      <w:r w:rsidR="00CE69C7" w:rsidRPr="00EB1561">
        <w:rPr>
          <w:bCs/>
          <w:color w:val="auto"/>
          <w:highlight w:val="yellow"/>
        </w:rPr>
        <w:t xml:space="preserve">is used to match </w:t>
      </w:r>
      <w:r w:rsidR="000633C5" w:rsidRPr="00EB1561">
        <w:rPr>
          <w:bCs/>
          <w:color w:val="auto"/>
          <w:highlight w:val="yellow"/>
        </w:rPr>
        <w:t>the</w:t>
      </w:r>
      <w:r w:rsidR="00CE69C7" w:rsidRPr="00EB1561">
        <w:rPr>
          <w:bCs/>
          <w:color w:val="auto"/>
          <w:highlight w:val="yellow"/>
        </w:rPr>
        <w:t xml:space="preserve"> total amount of DNA.</w:t>
      </w:r>
      <w:r w:rsidR="00A27B3A" w:rsidRPr="00EB1561">
        <w:rPr>
          <w:bCs/>
          <w:color w:val="auto"/>
          <w:highlight w:val="yellow"/>
        </w:rPr>
        <w:t xml:space="preserve"> </w:t>
      </w:r>
    </w:p>
    <w:p w14:paraId="629680D4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68E2C421" w14:textId="1D0DAF67" w:rsidR="00B44A0D" w:rsidRPr="00EB1561" w:rsidRDefault="00B44A0D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>Mix 3</w:t>
      </w:r>
      <w:r w:rsidR="000633C5" w:rsidRPr="00EB1561">
        <w:rPr>
          <w:bCs/>
          <w:color w:val="auto"/>
          <w:highlight w:val="yellow"/>
        </w:rPr>
        <w:t xml:space="preserve"> </w:t>
      </w:r>
      <w:r w:rsidR="000633C5" w:rsidRPr="00EB1561">
        <w:rPr>
          <w:rFonts w:ascii="Symbol" w:hAnsi="Symbol"/>
          <w:bCs/>
          <w:color w:val="auto"/>
          <w:highlight w:val="yellow"/>
        </w:rPr>
        <w:t></w:t>
      </w:r>
      <w:r w:rsidR="00071C0C" w:rsidRPr="00EB1561">
        <w:rPr>
          <w:bCs/>
          <w:color w:val="auto"/>
          <w:highlight w:val="yellow"/>
        </w:rPr>
        <w:t xml:space="preserve">L </w:t>
      </w:r>
      <w:r w:rsidRPr="00EB1561">
        <w:rPr>
          <w:bCs/>
          <w:color w:val="auto"/>
          <w:highlight w:val="yellow"/>
        </w:rPr>
        <w:t>of</w:t>
      </w:r>
      <w:r w:rsidR="00071C0C" w:rsidRPr="00EB1561">
        <w:rPr>
          <w:bCs/>
          <w:color w:val="auto"/>
          <w:highlight w:val="yellow"/>
        </w:rPr>
        <w:t xml:space="preserve"> transfection reagent (e.g., L</w:t>
      </w:r>
      <w:r w:rsidRPr="00EB1561">
        <w:rPr>
          <w:bCs/>
          <w:color w:val="auto"/>
          <w:highlight w:val="yellow"/>
        </w:rPr>
        <w:t>ipofectamine 2000</w:t>
      </w:r>
      <w:r w:rsidR="00071C0C" w:rsidRPr="00EB1561">
        <w:rPr>
          <w:bCs/>
          <w:color w:val="auto"/>
          <w:highlight w:val="yellow"/>
        </w:rPr>
        <w:t>)</w:t>
      </w:r>
      <w:r w:rsidRPr="00EB1561">
        <w:rPr>
          <w:bCs/>
          <w:color w:val="auto"/>
          <w:highlight w:val="yellow"/>
        </w:rPr>
        <w:t xml:space="preserve"> (~</w:t>
      </w:r>
      <w:r w:rsidR="00CE3015" w:rsidRPr="00EB1561">
        <w:rPr>
          <w:bCs/>
          <w:color w:val="auto"/>
          <w:highlight w:val="yellow"/>
        </w:rPr>
        <w:t xml:space="preserve"> </w:t>
      </w:r>
      <w:r w:rsidRPr="00EB1561">
        <w:rPr>
          <w:bCs/>
          <w:color w:val="auto"/>
          <w:highlight w:val="yellow"/>
        </w:rPr>
        <w:t xml:space="preserve">3 times of DNA) with </w:t>
      </w:r>
      <w:r w:rsidR="000633C5" w:rsidRPr="00EB1561">
        <w:rPr>
          <w:bCs/>
          <w:color w:val="auto"/>
          <w:highlight w:val="yellow"/>
        </w:rPr>
        <w:t xml:space="preserve">100 </w:t>
      </w:r>
      <w:r w:rsidR="000633C5" w:rsidRPr="00EB1561">
        <w:rPr>
          <w:rFonts w:ascii="Symbol" w:hAnsi="Symbol"/>
          <w:bCs/>
          <w:color w:val="auto"/>
          <w:highlight w:val="yellow"/>
        </w:rPr>
        <w:t></w:t>
      </w:r>
      <w:r w:rsidR="00071C0C" w:rsidRPr="00EB1561">
        <w:rPr>
          <w:bCs/>
          <w:color w:val="auto"/>
          <w:highlight w:val="yellow"/>
        </w:rPr>
        <w:t>L</w:t>
      </w:r>
      <w:r w:rsidR="000633C5" w:rsidRPr="00EB1561">
        <w:rPr>
          <w:bCs/>
          <w:color w:val="auto"/>
          <w:highlight w:val="yellow"/>
        </w:rPr>
        <w:t xml:space="preserve"> </w:t>
      </w:r>
      <w:r w:rsidR="00071C0C" w:rsidRPr="00EB1561">
        <w:rPr>
          <w:bCs/>
          <w:color w:val="auto"/>
          <w:highlight w:val="yellow"/>
        </w:rPr>
        <w:t xml:space="preserve">culture medium </w:t>
      </w:r>
      <w:r w:rsidRPr="00EB1561">
        <w:rPr>
          <w:bCs/>
          <w:color w:val="auto"/>
          <w:highlight w:val="yellow"/>
        </w:rPr>
        <w:t xml:space="preserve">in a </w:t>
      </w:r>
      <w:r w:rsidR="000633C5" w:rsidRPr="00EB1561">
        <w:rPr>
          <w:bCs/>
          <w:color w:val="auto"/>
          <w:highlight w:val="yellow"/>
        </w:rPr>
        <w:t xml:space="preserve">new </w:t>
      </w:r>
      <w:r w:rsidRPr="00EB1561">
        <w:rPr>
          <w:bCs/>
          <w:color w:val="auto"/>
          <w:highlight w:val="yellow"/>
        </w:rPr>
        <w:t>1.7</w:t>
      </w:r>
      <w:r w:rsidR="001E73F3" w:rsidRPr="00EB1561">
        <w:rPr>
          <w:bCs/>
          <w:color w:val="auto"/>
          <w:highlight w:val="yellow"/>
        </w:rPr>
        <w:t xml:space="preserve"> mL</w:t>
      </w:r>
      <w:r w:rsidRPr="00EB1561">
        <w:rPr>
          <w:bCs/>
          <w:color w:val="auto"/>
          <w:highlight w:val="yellow"/>
        </w:rPr>
        <w:t xml:space="preserve"> tube. Incubate for 5 minutes at RT. </w:t>
      </w:r>
    </w:p>
    <w:p w14:paraId="0BB58CF5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10048E2F" w14:textId="47B5D718" w:rsidR="00B44A0D" w:rsidRPr="00EB1561" w:rsidRDefault="00B44A0D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>Mix 100</w:t>
      </w:r>
      <w:r w:rsidR="000633C5" w:rsidRPr="00EB1561">
        <w:rPr>
          <w:bCs/>
          <w:color w:val="auto"/>
          <w:highlight w:val="yellow"/>
        </w:rPr>
        <w:t xml:space="preserve"> </w:t>
      </w:r>
      <w:r w:rsidR="000633C5" w:rsidRPr="00EB1561">
        <w:rPr>
          <w:rFonts w:ascii="Symbol" w:hAnsi="Symbol"/>
          <w:bCs/>
          <w:color w:val="auto"/>
          <w:highlight w:val="yellow"/>
        </w:rPr>
        <w:t></w:t>
      </w:r>
      <w:r w:rsidR="00071C0C" w:rsidRPr="00EB1561">
        <w:rPr>
          <w:bCs/>
          <w:color w:val="auto"/>
          <w:highlight w:val="yellow"/>
        </w:rPr>
        <w:t>L</w:t>
      </w:r>
      <w:r w:rsidRPr="00EB1561">
        <w:rPr>
          <w:bCs/>
          <w:color w:val="auto"/>
          <w:highlight w:val="yellow"/>
        </w:rPr>
        <w:t xml:space="preserve"> </w:t>
      </w:r>
      <w:r w:rsidR="000633C5" w:rsidRPr="00EB1561">
        <w:rPr>
          <w:bCs/>
          <w:color w:val="auto"/>
          <w:highlight w:val="yellow"/>
        </w:rPr>
        <w:t xml:space="preserve">of </w:t>
      </w:r>
      <w:r w:rsidRPr="00EB1561">
        <w:rPr>
          <w:bCs/>
          <w:color w:val="auto"/>
          <w:highlight w:val="yellow"/>
        </w:rPr>
        <w:t>DNA solution from step 4.2 with 100</w:t>
      </w:r>
      <w:r w:rsidR="000633C5" w:rsidRPr="00EB1561">
        <w:rPr>
          <w:bCs/>
          <w:color w:val="auto"/>
          <w:highlight w:val="yellow"/>
        </w:rPr>
        <w:t xml:space="preserve"> </w:t>
      </w:r>
      <w:r w:rsidR="000633C5" w:rsidRPr="00EB1561">
        <w:rPr>
          <w:rFonts w:ascii="Symbol" w:hAnsi="Symbol"/>
          <w:bCs/>
          <w:color w:val="auto"/>
          <w:highlight w:val="yellow"/>
        </w:rPr>
        <w:t></w:t>
      </w:r>
      <w:r w:rsidR="00071C0C" w:rsidRPr="00EB1561">
        <w:rPr>
          <w:bCs/>
          <w:color w:val="auto"/>
          <w:highlight w:val="yellow"/>
        </w:rPr>
        <w:t>L</w:t>
      </w:r>
      <w:r w:rsidRPr="00EB1561">
        <w:rPr>
          <w:bCs/>
          <w:color w:val="auto"/>
          <w:highlight w:val="yellow"/>
        </w:rPr>
        <w:t xml:space="preserve"> </w:t>
      </w:r>
      <w:r w:rsidR="000633C5" w:rsidRPr="00EB1561">
        <w:rPr>
          <w:bCs/>
          <w:color w:val="auto"/>
          <w:highlight w:val="yellow"/>
        </w:rPr>
        <w:t xml:space="preserve">of </w:t>
      </w:r>
      <w:r w:rsidR="00071C0C" w:rsidRPr="00EB1561">
        <w:rPr>
          <w:bCs/>
          <w:color w:val="auto"/>
          <w:highlight w:val="yellow"/>
        </w:rPr>
        <w:t xml:space="preserve">transfection reagent </w:t>
      </w:r>
      <w:r w:rsidRPr="00EB1561">
        <w:rPr>
          <w:bCs/>
          <w:color w:val="auto"/>
          <w:highlight w:val="yellow"/>
        </w:rPr>
        <w:t xml:space="preserve">from step 4.3. </w:t>
      </w:r>
      <w:r w:rsidR="000633C5" w:rsidRPr="00EB1561">
        <w:rPr>
          <w:bCs/>
          <w:color w:val="auto"/>
          <w:highlight w:val="yellow"/>
        </w:rPr>
        <w:t xml:space="preserve">Rest </w:t>
      </w:r>
      <w:r w:rsidRPr="00EB1561">
        <w:rPr>
          <w:bCs/>
          <w:color w:val="auto"/>
          <w:highlight w:val="yellow"/>
        </w:rPr>
        <w:t xml:space="preserve">for 5-10 minutes </w:t>
      </w:r>
      <w:r w:rsidR="000633C5" w:rsidRPr="00EB1561">
        <w:rPr>
          <w:bCs/>
          <w:color w:val="auto"/>
          <w:highlight w:val="yellow"/>
        </w:rPr>
        <w:t>on a rack</w:t>
      </w:r>
      <w:r w:rsidRPr="00EB1561">
        <w:rPr>
          <w:bCs/>
          <w:color w:val="auto"/>
          <w:highlight w:val="yellow"/>
        </w:rPr>
        <w:t xml:space="preserve">. </w:t>
      </w:r>
    </w:p>
    <w:p w14:paraId="5B2FAFB2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461FD9BA" w14:textId="328C038B" w:rsidR="00B44A0D" w:rsidRPr="00EB1561" w:rsidRDefault="00B44A0D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>Add 50</w:t>
      </w:r>
      <w:r w:rsidR="000633C5" w:rsidRPr="00EB1561">
        <w:rPr>
          <w:bCs/>
          <w:color w:val="auto"/>
          <w:highlight w:val="yellow"/>
        </w:rPr>
        <w:t xml:space="preserve"> </w:t>
      </w:r>
      <w:r w:rsidR="000633C5" w:rsidRPr="00EB1561">
        <w:rPr>
          <w:rFonts w:ascii="Symbol" w:hAnsi="Symbol"/>
          <w:bCs/>
          <w:color w:val="auto"/>
          <w:highlight w:val="yellow"/>
        </w:rPr>
        <w:t></w:t>
      </w:r>
      <w:r w:rsidR="00071C0C" w:rsidRPr="00EB1561">
        <w:rPr>
          <w:bCs/>
          <w:color w:val="auto"/>
          <w:highlight w:val="yellow"/>
        </w:rPr>
        <w:t xml:space="preserve">L </w:t>
      </w:r>
      <w:r w:rsidR="000633C5" w:rsidRPr="00EB1561">
        <w:rPr>
          <w:bCs/>
          <w:color w:val="auto"/>
          <w:highlight w:val="yellow"/>
        </w:rPr>
        <w:t xml:space="preserve">of DNA mix </w:t>
      </w:r>
      <w:r w:rsidRPr="00EB1561">
        <w:rPr>
          <w:bCs/>
          <w:color w:val="auto"/>
          <w:highlight w:val="yellow"/>
        </w:rPr>
        <w:t xml:space="preserve">from step 4.4 right on top of </w:t>
      </w:r>
      <w:r w:rsidR="000633C5" w:rsidRPr="00EB1561">
        <w:rPr>
          <w:bCs/>
          <w:color w:val="auto"/>
          <w:highlight w:val="yellow"/>
        </w:rPr>
        <w:t xml:space="preserve">each </w:t>
      </w:r>
      <w:r w:rsidRPr="00EB1561">
        <w:rPr>
          <w:bCs/>
          <w:color w:val="auto"/>
          <w:highlight w:val="yellow"/>
        </w:rPr>
        <w:t xml:space="preserve">coverslip by inserting the tip just below the medium without touching the coverslips. Pipette slowly to </w:t>
      </w:r>
      <w:r w:rsidR="00AA4510" w:rsidRPr="00EB1561">
        <w:rPr>
          <w:bCs/>
          <w:color w:val="auto"/>
          <w:highlight w:val="yellow"/>
        </w:rPr>
        <w:t>avoid</w:t>
      </w:r>
      <w:r w:rsidRPr="00EB1561">
        <w:rPr>
          <w:bCs/>
          <w:color w:val="auto"/>
          <w:highlight w:val="yellow"/>
        </w:rPr>
        <w:t xml:space="preserve"> spread</w:t>
      </w:r>
      <w:r w:rsidR="00AA4510" w:rsidRPr="00EB1561">
        <w:rPr>
          <w:bCs/>
          <w:color w:val="auto"/>
          <w:highlight w:val="yellow"/>
        </w:rPr>
        <w:t>ing</w:t>
      </w:r>
      <w:r w:rsidRPr="00EB1561">
        <w:rPr>
          <w:bCs/>
          <w:color w:val="auto"/>
          <w:highlight w:val="yellow"/>
        </w:rPr>
        <w:t xml:space="preserve"> of </w:t>
      </w:r>
      <w:r w:rsidR="00AA4510" w:rsidRPr="00EB1561">
        <w:rPr>
          <w:bCs/>
          <w:color w:val="auto"/>
          <w:highlight w:val="yellow"/>
        </w:rPr>
        <w:t>DNA mix</w:t>
      </w:r>
      <w:r w:rsidRPr="00EB1561">
        <w:rPr>
          <w:bCs/>
          <w:color w:val="auto"/>
          <w:highlight w:val="yellow"/>
        </w:rPr>
        <w:t>.</w:t>
      </w:r>
      <w:r w:rsidR="00A27B3A" w:rsidRPr="00EB1561">
        <w:rPr>
          <w:bCs/>
          <w:color w:val="auto"/>
          <w:highlight w:val="yellow"/>
        </w:rPr>
        <w:t xml:space="preserve"> </w:t>
      </w:r>
    </w:p>
    <w:p w14:paraId="685A30CF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2C0EB5F9" w14:textId="7C1BA257" w:rsidR="00B44A0D" w:rsidRPr="00EB1561" w:rsidRDefault="00B44A0D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>Slowly bring the dish back to the incubator</w:t>
      </w:r>
      <w:r w:rsidR="00FB2BD8" w:rsidRPr="00EB1561">
        <w:rPr>
          <w:bCs/>
          <w:color w:val="auto"/>
          <w:highlight w:val="yellow"/>
        </w:rPr>
        <w:t xml:space="preserve"> and incubate</w:t>
      </w:r>
      <w:r w:rsidRPr="00EB1561">
        <w:rPr>
          <w:bCs/>
          <w:color w:val="auto"/>
          <w:highlight w:val="yellow"/>
        </w:rPr>
        <w:t xml:space="preserve"> for </w:t>
      </w:r>
      <w:r w:rsidR="00674129" w:rsidRPr="00EB1561">
        <w:rPr>
          <w:bCs/>
          <w:color w:val="auto"/>
          <w:highlight w:val="yellow"/>
        </w:rPr>
        <w:t xml:space="preserve">30-45 minutes. </w:t>
      </w:r>
    </w:p>
    <w:p w14:paraId="2D46BB13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192861DB" w14:textId="2144C9D6" w:rsidR="00A16BD5" w:rsidRPr="00DD3A3A" w:rsidRDefault="00674129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bCs/>
          <w:color w:val="auto"/>
        </w:rPr>
      </w:pPr>
      <w:r w:rsidRPr="00EB1561">
        <w:rPr>
          <w:bCs/>
          <w:color w:val="auto"/>
          <w:highlight w:val="yellow"/>
        </w:rPr>
        <w:t xml:space="preserve">Flip the coverslips back to the home </w:t>
      </w:r>
      <w:r w:rsidR="00AA4510" w:rsidRPr="00EB1561">
        <w:rPr>
          <w:bCs/>
          <w:color w:val="auto"/>
          <w:highlight w:val="yellow"/>
        </w:rPr>
        <w:t xml:space="preserve">glia feeder </w:t>
      </w:r>
      <w:r w:rsidRPr="00EB1561">
        <w:rPr>
          <w:bCs/>
          <w:color w:val="auto"/>
          <w:highlight w:val="yellow"/>
        </w:rPr>
        <w:t xml:space="preserve">dish with </w:t>
      </w:r>
      <w:r w:rsidR="00CE3015" w:rsidRPr="00EB1561">
        <w:rPr>
          <w:bCs/>
          <w:color w:val="auto"/>
          <w:highlight w:val="yellow"/>
        </w:rPr>
        <w:t xml:space="preserve">wax dots </w:t>
      </w:r>
      <w:r w:rsidRPr="00EB1561">
        <w:rPr>
          <w:bCs/>
          <w:color w:val="auto"/>
          <w:highlight w:val="yellow"/>
        </w:rPr>
        <w:t>side facing down</w:t>
      </w:r>
      <w:r w:rsidR="006F082A" w:rsidRPr="00EB1561">
        <w:rPr>
          <w:bCs/>
          <w:color w:val="auto"/>
          <w:highlight w:val="yellow"/>
        </w:rPr>
        <w:t xml:space="preserve"> and put </w:t>
      </w:r>
      <w:r w:rsidR="00993627" w:rsidRPr="00EB1561">
        <w:rPr>
          <w:bCs/>
          <w:color w:val="auto"/>
          <w:highlight w:val="yellow"/>
        </w:rPr>
        <w:t xml:space="preserve">the plate </w:t>
      </w:r>
      <w:r w:rsidR="006F082A" w:rsidRPr="00EB1561">
        <w:rPr>
          <w:bCs/>
          <w:color w:val="auto"/>
          <w:highlight w:val="yellow"/>
        </w:rPr>
        <w:t>back to the incubator.</w:t>
      </w:r>
    </w:p>
    <w:p w14:paraId="1427D6F5" w14:textId="185495DD" w:rsidR="006F082A" w:rsidRPr="00EB1561" w:rsidRDefault="00071C0C" w:rsidP="0008645D">
      <w:pPr>
        <w:pStyle w:val="NormalWeb"/>
        <w:numPr>
          <w:ilvl w:val="0"/>
          <w:numId w:val="32"/>
        </w:numPr>
        <w:spacing w:before="0" w:beforeAutospacing="0" w:after="0" w:afterAutospacing="0"/>
        <w:ind w:left="0" w:firstLine="0"/>
        <w:rPr>
          <w:b/>
          <w:color w:val="auto"/>
        </w:rPr>
      </w:pPr>
      <w:r w:rsidRPr="00EB1561">
        <w:rPr>
          <w:b/>
          <w:color w:val="auto"/>
          <w:lang w:eastAsia="zh-CN"/>
        </w:rPr>
        <w:lastRenderedPageBreak/>
        <w:t>Q</w:t>
      </w:r>
      <w:r w:rsidR="006F082A" w:rsidRPr="00EB1561">
        <w:rPr>
          <w:b/>
          <w:color w:val="auto"/>
        </w:rPr>
        <w:t>uanti</w:t>
      </w:r>
      <w:r w:rsidR="00CA1545" w:rsidRPr="00EB1561">
        <w:rPr>
          <w:rFonts w:hint="eastAsia"/>
          <w:b/>
          <w:color w:val="auto"/>
          <w:lang w:eastAsia="zh-CN"/>
        </w:rPr>
        <w:t>fication</w:t>
      </w:r>
      <w:r w:rsidR="00CA1545" w:rsidRPr="00EB1561">
        <w:rPr>
          <w:b/>
          <w:color w:val="auto"/>
          <w:lang w:eastAsia="zh-CN"/>
        </w:rPr>
        <w:t xml:space="preserve"> </w:t>
      </w:r>
      <w:r w:rsidR="00CA1545" w:rsidRPr="00EB1561">
        <w:rPr>
          <w:rFonts w:hint="eastAsia"/>
          <w:b/>
          <w:color w:val="auto"/>
          <w:lang w:eastAsia="zh-CN"/>
        </w:rPr>
        <w:t>of</w:t>
      </w:r>
      <w:r w:rsidR="006F082A" w:rsidRPr="00EB1561">
        <w:rPr>
          <w:b/>
          <w:color w:val="auto"/>
        </w:rPr>
        <w:t xml:space="preserve"> </w:t>
      </w:r>
      <w:r w:rsidR="001E73F3" w:rsidRPr="00EB1561">
        <w:rPr>
          <w:b/>
          <w:color w:val="auto"/>
        </w:rPr>
        <w:t>a</w:t>
      </w:r>
      <w:r w:rsidR="006F082A" w:rsidRPr="00EB1561">
        <w:rPr>
          <w:b/>
          <w:color w:val="auto"/>
        </w:rPr>
        <w:t>xon initial segment</w:t>
      </w:r>
    </w:p>
    <w:p w14:paraId="07216C83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/>
          <w:color w:val="auto"/>
          <w:lang w:eastAsia="zh-CN"/>
        </w:rPr>
      </w:pPr>
    </w:p>
    <w:p w14:paraId="1DD58477" w14:textId="693993E6" w:rsidR="002B434F" w:rsidRPr="00EB1561" w:rsidRDefault="00756403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bCs/>
          <w:color w:val="auto"/>
        </w:rPr>
      </w:pPr>
      <w:r w:rsidRPr="00EB1561">
        <w:rPr>
          <w:rFonts w:hint="eastAsia"/>
          <w:bCs/>
          <w:color w:val="auto"/>
          <w:lang w:eastAsia="zh-CN"/>
        </w:rPr>
        <w:t>Fix</w:t>
      </w:r>
      <w:r w:rsidRPr="00EB1561">
        <w:rPr>
          <w:bCs/>
          <w:color w:val="auto"/>
          <w:lang w:eastAsia="zh-CN"/>
        </w:rPr>
        <w:t xml:space="preserve"> </w:t>
      </w:r>
      <w:r w:rsidR="00EE44AD" w:rsidRPr="00EB1561">
        <w:rPr>
          <w:bCs/>
          <w:color w:val="auto"/>
        </w:rPr>
        <w:t xml:space="preserve">neurons </w:t>
      </w:r>
      <w:r w:rsidRPr="00EB1561">
        <w:rPr>
          <w:rFonts w:hint="eastAsia"/>
          <w:bCs/>
          <w:color w:val="auto"/>
          <w:lang w:eastAsia="zh-CN"/>
        </w:rPr>
        <w:t>o</w:t>
      </w:r>
      <w:r w:rsidRPr="00EB1561">
        <w:rPr>
          <w:bCs/>
          <w:color w:val="auto"/>
        </w:rPr>
        <w:t xml:space="preserve">n 7-10 </w:t>
      </w:r>
      <w:r w:rsidR="00DD3A3A">
        <w:rPr>
          <w:bCs/>
          <w:color w:val="auto"/>
          <w:lang w:eastAsia="zh-CN"/>
        </w:rPr>
        <w:t>div</w:t>
      </w:r>
      <w:r w:rsidRPr="00EB1561">
        <w:rPr>
          <w:bCs/>
          <w:color w:val="auto"/>
          <w:lang w:eastAsia="zh-CN"/>
        </w:rPr>
        <w:t xml:space="preserve"> </w:t>
      </w:r>
      <w:r w:rsidRPr="00EB1561">
        <w:rPr>
          <w:bCs/>
          <w:color w:val="auto"/>
        </w:rPr>
        <w:t>and stain with AIS marker</w:t>
      </w:r>
      <w:r w:rsidR="00EE44AD" w:rsidRPr="00EB1561">
        <w:rPr>
          <w:bCs/>
          <w:color w:val="auto"/>
        </w:rPr>
        <w:t xml:space="preserve"> </w:t>
      </w:r>
      <w:r w:rsidRPr="00EB1561">
        <w:rPr>
          <w:bCs/>
          <w:color w:val="auto"/>
        </w:rPr>
        <w:t>following</w:t>
      </w:r>
      <w:r w:rsidR="002B434F" w:rsidRPr="00EB1561">
        <w:rPr>
          <w:bCs/>
          <w:color w:val="auto"/>
        </w:rPr>
        <w:t xml:space="preserve"> the standard immunocytochemistry protocol </w:t>
      </w:r>
      <w:r w:rsidR="00AC630C" w:rsidRPr="00EB1561">
        <w:rPr>
          <w:bCs/>
          <w:color w:val="auto"/>
        </w:rPr>
        <w:t>for</w:t>
      </w:r>
      <w:r w:rsidR="002B434F" w:rsidRPr="00EB1561">
        <w:rPr>
          <w:bCs/>
          <w:color w:val="auto"/>
        </w:rPr>
        <w:t xml:space="preserve"> </w:t>
      </w:r>
      <w:r w:rsidR="00AC630C" w:rsidRPr="00EB1561">
        <w:rPr>
          <w:bCs/>
          <w:color w:val="auto"/>
        </w:rPr>
        <w:t>the</w:t>
      </w:r>
      <w:r w:rsidR="002B434F" w:rsidRPr="00EB1561">
        <w:rPr>
          <w:bCs/>
          <w:color w:val="auto"/>
        </w:rPr>
        <w:t xml:space="preserve"> protein of interesting. </w:t>
      </w:r>
    </w:p>
    <w:p w14:paraId="1C3D593F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</w:rPr>
      </w:pPr>
    </w:p>
    <w:p w14:paraId="1EF00BBD" w14:textId="60A69133" w:rsidR="001E73F3" w:rsidRPr="00EB1561" w:rsidRDefault="00717597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 xml:space="preserve">Collect fluorescent pictures with desired microscopy. </w:t>
      </w:r>
    </w:p>
    <w:p w14:paraId="711D4178" w14:textId="77777777" w:rsidR="00071C0C" w:rsidRPr="00EB1561" w:rsidRDefault="00071C0C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0EB3C3F9" w14:textId="4BF3991C" w:rsidR="001D7369" w:rsidRPr="00EB1561" w:rsidRDefault="00756403" w:rsidP="0008645D">
      <w:pPr>
        <w:pStyle w:val="NormalWeb"/>
        <w:numPr>
          <w:ilvl w:val="2"/>
          <w:numId w:val="33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>T</w:t>
      </w:r>
      <w:r w:rsidR="00717597" w:rsidRPr="00EB1561">
        <w:rPr>
          <w:bCs/>
          <w:color w:val="auto"/>
          <w:highlight w:val="yellow"/>
        </w:rPr>
        <w:t>ake Z-seri</w:t>
      </w:r>
      <w:r w:rsidR="00071C0C" w:rsidRPr="00EB1561">
        <w:rPr>
          <w:bCs/>
          <w:color w:val="auto"/>
          <w:highlight w:val="yellow"/>
        </w:rPr>
        <w:t>es</w:t>
      </w:r>
      <w:r w:rsidR="00717597" w:rsidRPr="00EB1561">
        <w:rPr>
          <w:bCs/>
          <w:color w:val="auto"/>
          <w:highlight w:val="yellow"/>
        </w:rPr>
        <w:t xml:space="preserve"> sections to </w:t>
      </w:r>
      <w:r w:rsidR="00C20D16" w:rsidRPr="00EB1561">
        <w:rPr>
          <w:bCs/>
          <w:color w:val="auto"/>
          <w:highlight w:val="yellow"/>
        </w:rPr>
        <w:t>collect</w:t>
      </w:r>
      <w:r w:rsidR="00717597" w:rsidRPr="00EB1561">
        <w:rPr>
          <w:bCs/>
          <w:color w:val="auto"/>
          <w:highlight w:val="yellow"/>
        </w:rPr>
        <w:t xml:space="preserve"> the signal of the entire AIS.</w:t>
      </w:r>
      <w:r w:rsidR="007042DF" w:rsidRPr="00EB1561">
        <w:rPr>
          <w:bCs/>
          <w:color w:val="auto"/>
          <w:highlight w:val="yellow"/>
        </w:rPr>
        <w:t xml:space="preserve"> Keep the same Z-depth for all pictures.</w:t>
      </w:r>
      <w:r w:rsidR="00A27B3A" w:rsidRPr="00EB1561">
        <w:rPr>
          <w:bCs/>
          <w:color w:val="auto"/>
          <w:highlight w:val="yellow"/>
        </w:rPr>
        <w:t xml:space="preserve"> </w:t>
      </w:r>
    </w:p>
    <w:p w14:paraId="49535C9F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503591DA" w14:textId="431EF58C" w:rsidR="00717597" w:rsidRPr="00EB1561" w:rsidRDefault="00717597" w:rsidP="0008645D">
      <w:pPr>
        <w:pStyle w:val="NormalWeb"/>
        <w:numPr>
          <w:ilvl w:val="2"/>
          <w:numId w:val="33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 xml:space="preserve">Adjust the laser intensity </w:t>
      </w:r>
      <w:r w:rsidR="001D7369" w:rsidRPr="00EB1561">
        <w:rPr>
          <w:bCs/>
          <w:color w:val="auto"/>
          <w:highlight w:val="yellow"/>
        </w:rPr>
        <w:t xml:space="preserve">to </w:t>
      </w:r>
      <w:r w:rsidR="005B040E" w:rsidRPr="00EB1561">
        <w:rPr>
          <w:bCs/>
          <w:color w:val="auto"/>
          <w:highlight w:val="yellow"/>
        </w:rPr>
        <w:t>reach the best pixel intensity</w:t>
      </w:r>
      <w:r w:rsidR="001D7369" w:rsidRPr="00EB1561">
        <w:rPr>
          <w:bCs/>
          <w:color w:val="auto"/>
          <w:highlight w:val="yellow"/>
        </w:rPr>
        <w:t xml:space="preserve"> dynamic range. </w:t>
      </w:r>
    </w:p>
    <w:p w14:paraId="15BEC8D0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46A8D729" w14:textId="4710B479" w:rsidR="007042DF" w:rsidRPr="00EB1561" w:rsidRDefault="001D7369" w:rsidP="0008645D">
      <w:pPr>
        <w:pStyle w:val="NormalWeb"/>
        <w:numPr>
          <w:ilvl w:val="2"/>
          <w:numId w:val="33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>Make sure all AIS pictures are taken on the same microscope setup.</w:t>
      </w:r>
    </w:p>
    <w:p w14:paraId="66E85035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35B78C1E" w14:textId="26AA5025" w:rsidR="007F6DCC" w:rsidRPr="00EB1561" w:rsidRDefault="007042DF" w:rsidP="0008645D">
      <w:pPr>
        <w:pStyle w:val="NormalWeb"/>
        <w:numPr>
          <w:ilvl w:val="2"/>
          <w:numId w:val="33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>Always check</w:t>
      </w:r>
      <w:r w:rsidR="00DD3A3A">
        <w:rPr>
          <w:bCs/>
          <w:color w:val="auto"/>
          <w:highlight w:val="yellow"/>
        </w:rPr>
        <w:t xml:space="preserve"> the</w:t>
      </w:r>
      <w:r w:rsidRPr="00EB1561">
        <w:rPr>
          <w:bCs/>
          <w:color w:val="auto"/>
          <w:highlight w:val="yellow"/>
        </w:rPr>
        <w:t xml:space="preserve"> signal of </w:t>
      </w:r>
      <w:proofErr w:type="spellStart"/>
      <w:r w:rsidRPr="00EB1561">
        <w:rPr>
          <w:bCs/>
          <w:color w:val="auto"/>
          <w:highlight w:val="yellow"/>
        </w:rPr>
        <w:t>Cre</w:t>
      </w:r>
      <w:proofErr w:type="spellEnd"/>
      <w:r w:rsidRPr="00EB1561">
        <w:rPr>
          <w:bCs/>
          <w:color w:val="auto"/>
          <w:highlight w:val="yellow"/>
        </w:rPr>
        <w:t>-BFP.</w:t>
      </w:r>
      <w:r w:rsidR="001D7369" w:rsidRPr="00EB1561">
        <w:rPr>
          <w:bCs/>
          <w:color w:val="auto"/>
          <w:highlight w:val="yellow"/>
        </w:rPr>
        <w:t xml:space="preserve"> </w:t>
      </w:r>
    </w:p>
    <w:p w14:paraId="5A007163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722326CC" w14:textId="5834C1B0" w:rsidR="001D7369" w:rsidRPr="00EB1561" w:rsidRDefault="001D7369" w:rsidP="0008645D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>AIS quantification</w:t>
      </w:r>
    </w:p>
    <w:p w14:paraId="22E631E9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6B0F08EA" w14:textId="2F1425C9" w:rsidR="005B040E" w:rsidRPr="00EB1561" w:rsidRDefault="003E5FE5" w:rsidP="0008645D">
      <w:pPr>
        <w:pStyle w:val="NormalWeb"/>
        <w:numPr>
          <w:ilvl w:val="2"/>
          <w:numId w:val="34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 xml:space="preserve">Open picture with </w:t>
      </w:r>
      <w:r w:rsidR="00495AF6" w:rsidRPr="00EB1561">
        <w:rPr>
          <w:bCs/>
          <w:color w:val="auto"/>
          <w:highlight w:val="yellow"/>
        </w:rPr>
        <w:t>Fiji (https://fiji.sc)</w:t>
      </w:r>
      <w:r w:rsidRPr="00EB1561">
        <w:rPr>
          <w:bCs/>
          <w:color w:val="auto"/>
          <w:highlight w:val="yellow"/>
        </w:rPr>
        <w:t xml:space="preserve">. </w:t>
      </w:r>
    </w:p>
    <w:p w14:paraId="7038C7B1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79AD93E7" w14:textId="1021F69E" w:rsidR="001E73F3" w:rsidRPr="00EB1561" w:rsidRDefault="005B040E" w:rsidP="0008645D">
      <w:pPr>
        <w:pStyle w:val="NormalWeb"/>
        <w:numPr>
          <w:ilvl w:val="2"/>
          <w:numId w:val="34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>Generate maximum projection of Z-ser</w:t>
      </w:r>
      <w:r w:rsidR="00DD3A3A">
        <w:rPr>
          <w:bCs/>
          <w:color w:val="auto"/>
          <w:highlight w:val="yellow"/>
        </w:rPr>
        <w:t>ies</w:t>
      </w:r>
      <w:r w:rsidRPr="00EB1561">
        <w:rPr>
          <w:bCs/>
          <w:color w:val="auto"/>
          <w:highlight w:val="yellow"/>
        </w:rPr>
        <w:t xml:space="preserve"> images. </w:t>
      </w:r>
    </w:p>
    <w:p w14:paraId="4C9E463B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0F09C3E7" w14:textId="6C154F82" w:rsidR="003E5FE5" w:rsidRPr="00EB1561" w:rsidRDefault="003E5FE5" w:rsidP="0008645D">
      <w:pPr>
        <w:pStyle w:val="NormalWeb"/>
        <w:numPr>
          <w:ilvl w:val="2"/>
          <w:numId w:val="34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 xml:space="preserve">Subtract the empty coverslip background signal from the image. </w:t>
      </w:r>
    </w:p>
    <w:p w14:paraId="08982CEF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40B4FAF4" w14:textId="25A05A2C" w:rsidR="001D7369" w:rsidRPr="00EB1561" w:rsidRDefault="003E5FE5" w:rsidP="0008645D">
      <w:pPr>
        <w:pStyle w:val="NormalWeb"/>
        <w:numPr>
          <w:ilvl w:val="2"/>
          <w:numId w:val="34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>Draw a line alon</w:t>
      </w:r>
      <w:r w:rsidR="00071C0C" w:rsidRPr="00EB1561">
        <w:rPr>
          <w:bCs/>
          <w:color w:val="auto"/>
          <w:highlight w:val="yellow"/>
        </w:rPr>
        <w:t>g</w:t>
      </w:r>
      <w:r w:rsidRPr="00EB1561">
        <w:rPr>
          <w:bCs/>
          <w:color w:val="auto"/>
          <w:highlight w:val="yellow"/>
        </w:rPr>
        <w:t xml:space="preserve"> the AIS. The width of the line should fully cover the AIS. Start the line before the AIS signal </w:t>
      </w:r>
      <w:r w:rsidR="00071C0C" w:rsidRPr="00EB1561">
        <w:rPr>
          <w:bCs/>
          <w:color w:val="auto"/>
          <w:highlight w:val="yellow"/>
        </w:rPr>
        <w:t xml:space="preserve">is </w:t>
      </w:r>
      <w:r w:rsidR="005B040E" w:rsidRPr="00EB1561">
        <w:rPr>
          <w:bCs/>
          <w:color w:val="auto"/>
          <w:highlight w:val="yellow"/>
        </w:rPr>
        <w:t>raised above</w:t>
      </w:r>
      <w:r w:rsidRPr="00EB1561">
        <w:rPr>
          <w:bCs/>
          <w:color w:val="auto"/>
          <w:highlight w:val="yellow"/>
        </w:rPr>
        <w:t xml:space="preserve"> the background and stop after it drop</w:t>
      </w:r>
      <w:r w:rsidR="00071C0C" w:rsidRPr="00EB1561">
        <w:rPr>
          <w:bCs/>
          <w:color w:val="auto"/>
          <w:highlight w:val="yellow"/>
        </w:rPr>
        <w:t xml:space="preserve">s </w:t>
      </w:r>
      <w:r w:rsidRPr="00EB1561">
        <w:rPr>
          <w:bCs/>
          <w:color w:val="auto"/>
          <w:highlight w:val="yellow"/>
        </w:rPr>
        <w:t xml:space="preserve">to the background. </w:t>
      </w:r>
    </w:p>
    <w:p w14:paraId="1066A648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18DE484D" w14:textId="29E16601" w:rsidR="005B040E" w:rsidRPr="00EB1561" w:rsidRDefault="005B040E" w:rsidP="0008645D">
      <w:pPr>
        <w:pStyle w:val="NormalWeb"/>
        <w:numPr>
          <w:ilvl w:val="2"/>
          <w:numId w:val="34"/>
        </w:numPr>
        <w:spacing w:before="0" w:beforeAutospacing="0" w:after="0" w:afterAutospacing="0"/>
        <w:ind w:left="0" w:firstLine="0"/>
        <w:rPr>
          <w:bCs/>
          <w:color w:val="auto"/>
          <w:highlight w:val="yellow"/>
        </w:rPr>
      </w:pPr>
      <w:r w:rsidRPr="00EB1561">
        <w:rPr>
          <w:bCs/>
          <w:color w:val="auto"/>
          <w:highlight w:val="yellow"/>
        </w:rPr>
        <w:t xml:space="preserve">Measure the mean pixel intensity alone the line and export to </w:t>
      </w:r>
      <w:r w:rsidR="00071C0C" w:rsidRPr="00EB1561">
        <w:rPr>
          <w:bCs/>
          <w:color w:val="auto"/>
          <w:highlight w:val="yellow"/>
        </w:rPr>
        <w:t>a spreadsheet</w:t>
      </w:r>
      <w:r w:rsidRPr="00EB1561">
        <w:rPr>
          <w:bCs/>
          <w:color w:val="auto"/>
          <w:highlight w:val="yellow"/>
        </w:rPr>
        <w:t xml:space="preserve"> (~</w:t>
      </w:r>
      <w:r w:rsidR="00A16BD5" w:rsidRPr="00EB1561">
        <w:rPr>
          <w:bCs/>
          <w:color w:val="auto"/>
          <w:highlight w:val="yellow"/>
        </w:rPr>
        <w:t>10-15 AIS</w:t>
      </w:r>
      <w:r w:rsidR="007042DF" w:rsidRPr="00EB1561">
        <w:rPr>
          <w:bCs/>
          <w:color w:val="auto"/>
          <w:highlight w:val="yellow"/>
        </w:rPr>
        <w:t>s are</w:t>
      </w:r>
      <w:r w:rsidR="00A16BD5" w:rsidRPr="00EB1561">
        <w:rPr>
          <w:bCs/>
          <w:color w:val="auto"/>
          <w:highlight w:val="yellow"/>
        </w:rPr>
        <w:t xml:space="preserve"> needed</w:t>
      </w:r>
      <w:r w:rsidRPr="00EB1561">
        <w:rPr>
          <w:bCs/>
          <w:color w:val="auto"/>
          <w:highlight w:val="yellow"/>
        </w:rPr>
        <w:t>)</w:t>
      </w:r>
      <w:r w:rsidR="00A16BD5" w:rsidRPr="00EB1561">
        <w:rPr>
          <w:bCs/>
          <w:color w:val="auto"/>
          <w:highlight w:val="yellow"/>
        </w:rPr>
        <w:t xml:space="preserve">. </w:t>
      </w:r>
    </w:p>
    <w:p w14:paraId="00A09E4C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7FF26E52" w14:textId="7E14842C" w:rsidR="00F66B26" w:rsidRPr="00EB1561" w:rsidRDefault="005B040E" w:rsidP="0008645D">
      <w:pPr>
        <w:pStyle w:val="NormalWeb"/>
        <w:numPr>
          <w:ilvl w:val="2"/>
          <w:numId w:val="34"/>
        </w:numPr>
        <w:spacing w:before="0" w:beforeAutospacing="0" w:after="0" w:afterAutospacing="0"/>
        <w:ind w:left="0" w:firstLine="0"/>
        <w:rPr>
          <w:bCs/>
          <w:color w:val="auto"/>
        </w:rPr>
      </w:pPr>
      <w:r w:rsidRPr="00EB1561">
        <w:rPr>
          <w:bCs/>
          <w:color w:val="auto"/>
        </w:rPr>
        <w:t>Generat</w:t>
      </w:r>
      <w:r w:rsidR="007042DF" w:rsidRPr="00EB1561">
        <w:rPr>
          <w:bCs/>
          <w:color w:val="auto"/>
        </w:rPr>
        <w:t>e</w:t>
      </w:r>
      <w:r w:rsidRPr="00EB1561">
        <w:rPr>
          <w:bCs/>
          <w:color w:val="auto"/>
        </w:rPr>
        <w:t xml:space="preserve"> t</w:t>
      </w:r>
      <w:r w:rsidR="00495AF6" w:rsidRPr="00EB1561">
        <w:rPr>
          <w:bCs/>
          <w:color w:val="auto"/>
        </w:rPr>
        <w:t>he average intensity curve of AIS</w:t>
      </w:r>
      <w:r w:rsidRPr="00EB1561">
        <w:rPr>
          <w:bCs/>
          <w:color w:val="auto"/>
        </w:rPr>
        <w:t xml:space="preserve"> </w:t>
      </w:r>
      <w:r w:rsidR="00495AF6" w:rsidRPr="00EB1561">
        <w:rPr>
          <w:bCs/>
          <w:color w:val="auto"/>
        </w:rPr>
        <w:t xml:space="preserve">using </w:t>
      </w:r>
      <w:r w:rsidRPr="00EB1561">
        <w:rPr>
          <w:bCs/>
          <w:color w:val="auto"/>
        </w:rPr>
        <w:t>the</w:t>
      </w:r>
      <w:r w:rsidR="00495AF6" w:rsidRPr="00EB1561">
        <w:rPr>
          <w:bCs/>
          <w:color w:val="auto"/>
        </w:rPr>
        <w:t xml:space="preserve"> MATLAB script adapted from Berger et al</w:t>
      </w:r>
      <w:r w:rsidR="00DD3A3A">
        <w:rPr>
          <w:bCs/>
          <w:color w:val="auto"/>
        </w:rPr>
        <w:t>.</w:t>
      </w:r>
      <w:r w:rsidR="00257A2E" w:rsidRPr="00EB1561">
        <w:rPr>
          <w:bCs/>
          <w:color w:val="auto"/>
        </w:rPr>
        <w:fldChar w:fldCharType="begin">
          <w:fldData xml:space="preserve">PEVuZE5vdGU+PENpdGU+PEF1dGhvcj5CZXJnZXI8L0F1dGhvcj48WWVhcj4yMDE4PC9ZZWFyPjxS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</w:fldData>
        </w:fldChar>
      </w:r>
      <w:r w:rsidR="00CE3015" w:rsidRPr="00EB1561">
        <w:rPr>
          <w:bCs/>
          <w:color w:val="auto"/>
        </w:rPr>
        <w:instrText xml:space="preserve"> ADDIN EN.CITE </w:instrText>
      </w:r>
      <w:r w:rsidR="00CE3015" w:rsidRPr="00EB1561">
        <w:rPr>
          <w:bCs/>
          <w:color w:val="auto"/>
        </w:rPr>
        <w:fldChar w:fldCharType="begin">
          <w:fldData xml:space="preserve">PEVuZE5vdGU+PENpdGU+PEF1dGhvcj5CZXJnZXI8L0F1dGhvcj48WWVhcj4yMDE4PC9ZZWFyPjxS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</w:fldData>
        </w:fldChar>
      </w:r>
      <w:r w:rsidR="00CE3015" w:rsidRPr="00EB1561">
        <w:rPr>
          <w:bCs/>
          <w:color w:val="auto"/>
        </w:rPr>
        <w:instrText xml:space="preserve"> ADDIN EN.CITE.DATA </w:instrText>
      </w:r>
      <w:r w:rsidR="00CE3015" w:rsidRPr="00EB1561">
        <w:rPr>
          <w:bCs/>
          <w:color w:val="auto"/>
        </w:rPr>
      </w:r>
      <w:r w:rsidR="00CE3015" w:rsidRPr="00EB1561">
        <w:rPr>
          <w:bCs/>
          <w:color w:val="auto"/>
        </w:rPr>
        <w:fldChar w:fldCharType="end"/>
      </w:r>
      <w:r w:rsidR="00257A2E" w:rsidRPr="00EB1561">
        <w:rPr>
          <w:bCs/>
          <w:color w:val="auto"/>
        </w:rPr>
      </w:r>
      <w:r w:rsidR="00257A2E" w:rsidRPr="00EB1561">
        <w:rPr>
          <w:bCs/>
          <w:color w:val="auto"/>
        </w:rPr>
        <w:fldChar w:fldCharType="separate"/>
      </w:r>
      <w:r w:rsidR="00CE3015" w:rsidRPr="00EB1561">
        <w:rPr>
          <w:bCs/>
          <w:noProof/>
          <w:color w:val="auto"/>
          <w:vertAlign w:val="superscript"/>
        </w:rPr>
        <w:t>15</w:t>
      </w:r>
      <w:r w:rsidR="00257A2E" w:rsidRPr="00EB1561">
        <w:rPr>
          <w:bCs/>
          <w:color w:val="auto"/>
        </w:rPr>
        <w:fldChar w:fldCharType="end"/>
      </w:r>
      <w:r w:rsidR="00495AF6" w:rsidRPr="00EB1561">
        <w:rPr>
          <w:bCs/>
          <w:color w:val="auto"/>
        </w:rPr>
        <w:t>.</w:t>
      </w:r>
      <w:r w:rsidR="00A27B3A" w:rsidRPr="00EB1561">
        <w:rPr>
          <w:bCs/>
          <w:color w:val="auto"/>
        </w:rPr>
        <w:t xml:space="preserve"> </w:t>
      </w:r>
    </w:p>
    <w:p w14:paraId="1E3C44DF" w14:textId="77777777" w:rsidR="001E73F3" w:rsidRPr="00EB1561" w:rsidRDefault="001E73F3" w:rsidP="0008645D">
      <w:pPr>
        <w:pStyle w:val="NormalWeb"/>
        <w:spacing w:before="0" w:beforeAutospacing="0" w:after="0" w:afterAutospacing="0"/>
        <w:rPr>
          <w:bCs/>
          <w:color w:val="auto"/>
          <w:highlight w:val="yellow"/>
        </w:rPr>
      </w:pPr>
    </w:p>
    <w:p w14:paraId="1C030E29" w14:textId="48D8C00D" w:rsidR="001B026E" w:rsidRPr="00EB1561" w:rsidRDefault="0007392C" w:rsidP="0008645D">
      <w:pPr>
        <w:pStyle w:val="NormalWeb"/>
        <w:numPr>
          <w:ilvl w:val="2"/>
          <w:numId w:val="34"/>
        </w:numPr>
        <w:spacing w:before="0" w:beforeAutospacing="0" w:after="0" w:afterAutospacing="0"/>
        <w:ind w:left="0" w:firstLine="0"/>
        <w:rPr>
          <w:bCs/>
          <w:color w:val="auto"/>
        </w:rPr>
      </w:pPr>
      <w:r w:rsidRPr="00EB1561">
        <w:rPr>
          <w:bCs/>
          <w:color w:val="auto"/>
        </w:rPr>
        <w:t xml:space="preserve">For each experiment, </w:t>
      </w:r>
      <w:r w:rsidR="001B026E" w:rsidRPr="00EB1561">
        <w:rPr>
          <w:bCs/>
          <w:color w:val="auto"/>
        </w:rPr>
        <w:t xml:space="preserve">include </w:t>
      </w:r>
      <w:r w:rsidR="005B040E" w:rsidRPr="00EB1561">
        <w:rPr>
          <w:bCs/>
          <w:color w:val="auto"/>
        </w:rPr>
        <w:t>Cre only and Cre plus wildtype 480</w:t>
      </w:r>
      <w:r w:rsidR="00B84030" w:rsidRPr="00EB1561">
        <w:rPr>
          <w:bCs/>
          <w:color w:val="auto"/>
        </w:rPr>
        <w:t xml:space="preserve"> </w:t>
      </w:r>
      <w:r w:rsidR="005B040E" w:rsidRPr="00EB1561">
        <w:rPr>
          <w:bCs/>
          <w:color w:val="auto"/>
        </w:rPr>
        <w:t xml:space="preserve">kDa </w:t>
      </w:r>
      <w:r w:rsidRPr="00EB1561">
        <w:rPr>
          <w:bCs/>
          <w:color w:val="auto"/>
        </w:rPr>
        <w:t xml:space="preserve">ankyrin-G </w:t>
      </w:r>
      <w:r w:rsidR="005B040E" w:rsidRPr="00EB1561">
        <w:rPr>
          <w:bCs/>
          <w:color w:val="auto"/>
        </w:rPr>
        <w:t>transfected neurons as</w:t>
      </w:r>
      <w:r w:rsidRPr="00EB1561">
        <w:rPr>
          <w:bCs/>
          <w:color w:val="auto"/>
        </w:rPr>
        <w:t xml:space="preserve"> negative</w:t>
      </w:r>
      <w:r w:rsidR="005B040E" w:rsidRPr="00EB1561">
        <w:rPr>
          <w:bCs/>
          <w:color w:val="auto"/>
        </w:rPr>
        <w:t xml:space="preserve"> and positive </w:t>
      </w:r>
      <w:r w:rsidRPr="00EB1561">
        <w:rPr>
          <w:bCs/>
          <w:color w:val="auto"/>
        </w:rPr>
        <w:t>controls</w:t>
      </w:r>
      <w:r w:rsidR="001B026E" w:rsidRPr="00EB1561">
        <w:rPr>
          <w:bCs/>
          <w:color w:val="auto"/>
        </w:rPr>
        <w:t xml:space="preserve"> to make sure that the </w:t>
      </w:r>
      <w:r w:rsidR="00B84030" w:rsidRPr="00EB1561">
        <w:rPr>
          <w:bCs/>
          <w:color w:val="auto"/>
        </w:rPr>
        <w:t>knockout</w:t>
      </w:r>
      <w:r w:rsidR="001B026E" w:rsidRPr="00EB1561">
        <w:rPr>
          <w:bCs/>
          <w:color w:val="auto"/>
        </w:rPr>
        <w:t xml:space="preserve"> of AIS is efficiency and the rescue is successful</w:t>
      </w:r>
      <w:r w:rsidRPr="00EB1561">
        <w:rPr>
          <w:bCs/>
          <w:color w:val="auto"/>
        </w:rPr>
        <w:t>.</w:t>
      </w:r>
      <w:r w:rsidR="00A27B3A" w:rsidRPr="00EB1561">
        <w:rPr>
          <w:bCs/>
          <w:color w:val="auto"/>
        </w:rPr>
        <w:t xml:space="preserve"> </w:t>
      </w:r>
    </w:p>
    <w:p w14:paraId="485D793D" w14:textId="77777777" w:rsidR="00AA661A" w:rsidRPr="00EB1561" w:rsidRDefault="00AA661A" w:rsidP="0008645D">
      <w:pPr>
        <w:pStyle w:val="NormalWeb"/>
        <w:spacing w:before="0" w:beforeAutospacing="0" w:after="0" w:afterAutospacing="0"/>
        <w:rPr>
          <w:b/>
          <w:color w:val="auto"/>
        </w:rPr>
      </w:pPr>
    </w:p>
    <w:p w14:paraId="2F06CA5B" w14:textId="21119372" w:rsidR="00CD4245" w:rsidRPr="00EB1561" w:rsidRDefault="006305D7" w:rsidP="0008645D">
      <w:pPr>
        <w:pStyle w:val="NormalWeb"/>
        <w:spacing w:before="0" w:beforeAutospacing="0" w:after="0" w:afterAutospacing="0"/>
        <w:rPr>
          <w:b/>
          <w:color w:val="auto"/>
        </w:rPr>
      </w:pPr>
      <w:r w:rsidRPr="00EB1561">
        <w:rPr>
          <w:b/>
          <w:color w:val="auto"/>
        </w:rPr>
        <w:t>REPRESENTATIVE RESULTS</w:t>
      </w:r>
      <w:r w:rsidR="00EF1462" w:rsidRPr="00EB1561">
        <w:rPr>
          <w:b/>
          <w:color w:val="auto"/>
        </w:rPr>
        <w:t>:</w:t>
      </w:r>
    </w:p>
    <w:p w14:paraId="1D5ED534" w14:textId="095B9934" w:rsidR="007254FE" w:rsidRPr="00EB1561" w:rsidRDefault="00C77A62" w:rsidP="0008645D">
      <w:pPr>
        <w:rPr>
          <w:color w:val="auto"/>
        </w:rPr>
      </w:pPr>
      <w:r w:rsidRPr="00EB1561">
        <w:rPr>
          <w:color w:val="auto"/>
        </w:rPr>
        <w:t>A</w:t>
      </w:r>
      <w:r w:rsidR="00CD4245" w:rsidRPr="00EB1561">
        <w:rPr>
          <w:color w:val="auto"/>
        </w:rPr>
        <w:t xml:space="preserve"> complete set of experiment</w:t>
      </w:r>
      <w:r w:rsidRPr="00EB1561">
        <w:rPr>
          <w:color w:val="auto"/>
        </w:rPr>
        <w:t xml:space="preserve"> should</w:t>
      </w:r>
      <w:r w:rsidR="00CD4245" w:rsidRPr="00EB1561">
        <w:rPr>
          <w:color w:val="auto"/>
        </w:rPr>
        <w:t xml:space="preserve"> include Cre</w:t>
      </w:r>
      <w:r w:rsidR="007678B6" w:rsidRPr="00EB1561">
        <w:rPr>
          <w:color w:val="auto"/>
        </w:rPr>
        <w:t xml:space="preserve">-BFP </w:t>
      </w:r>
      <w:r w:rsidR="00CD4245" w:rsidRPr="00EB1561">
        <w:rPr>
          <w:color w:val="auto"/>
        </w:rPr>
        <w:t>only transfection as negative control, Cre</w:t>
      </w:r>
      <w:r w:rsidR="007678B6" w:rsidRPr="00EB1561">
        <w:rPr>
          <w:color w:val="auto"/>
        </w:rPr>
        <w:t>-BFP</w:t>
      </w:r>
      <w:r w:rsidR="00CD4245" w:rsidRPr="00EB1561">
        <w:rPr>
          <w:color w:val="auto"/>
        </w:rPr>
        <w:t xml:space="preserve"> plus 480</w:t>
      </w:r>
      <w:r w:rsidR="00E556FC" w:rsidRPr="00EB1561">
        <w:rPr>
          <w:color w:val="auto"/>
        </w:rPr>
        <w:t xml:space="preserve"> </w:t>
      </w:r>
      <w:r w:rsidR="00CD4245" w:rsidRPr="00EB1561">
        <w:rPr>
          <w:color w:val="auto"/>
        </w:rPr>
        <w:t xml:space="preserve">kDa ankyrin-G co-transfection as positive control and a non-transfected condition as technique control. In Cre-BFP only control, transfected neurons </w:t>
      </w:r>
      <w:r w:rsidR="006A6FF0" w:rsidRPr="00EB1561">
        <w:rPr>
          <w:color w:val="auto"/>
        </w:rPr>
        <w:t>lack</w:t>
      </w:r>
      <w:r w:rsidR="00CD4245" w:rsidRPr="00EB1561">
        <w:rPr>
          <w:color w:val="auto"/>
        </w:rPr>
        <w:t xml:space="preserve"> the accumulation of </w:t>
      </w:r>
      <w:r w:rsidR="00471A33" w:rsidRPr="00EB1561">
        <w:rPr>
          <w:color w:val="auto"/>
        </w:rPr>
        <w:t xml:space="preserve">AIS markers, </w:t>
      </w:r>
      <w:r w:rsidR="00FE54CA" w:rsidRPr="00EB1561">
        <w:rPr>
          <w:color w:val="auto"/>
        </w:rPr>
        <w:t xml:space="preserve">including </w:t>
      </w:r>
      <w:r w:rsidR="00CD4245" w:rsidRPr="00EB1561">
        <w:rPr>
          <w:color w:val="auto"/>
        </w:rPr>
        <w:t>ankyrin-G (</w:t>
      </w:r>
      <w:proofErr w:type="spellStart"/>
      <w:r w:rsidR="00CD4245" w:rsidRPr="00EB1561">
        <w:rPr>
          <w:color w:val="auto"/>
        </w:rPr>
        <w:t>ankG</w:t>
      </w:r>
      <w:proofErr w:type="spellEnd"/>
      <w:r w:rsidR="00CD4245" w:rsidRPr="00EB1561">
        <w:rPr>
          <w:color w:val="auto"/>
        </w:rPr>
        <w:t>), beta4-spectrin (</w:t>
      </w:r>
      <w:r w:rsidR="00B84030" w:rsidRPr="00EB1561">
        <w:rPr>
          <w:rFonts w:ascii="Symbol" w:hAnsi="Symbol"/>
          <w:color w:val="auto"/>
          <w:lang w:eastAsia="zh-CN"/>
        </w:rPr>
        <w:t></w:t>
      </w:r>
      <w:r w:rsidR="00CD4245" w:rsidRPr="00EB1561">
        <w:rPr>
          <w:color w:val="auto"/>
        </w:rPr>
        <w:t xml:space="preserve">4), </w:t>
      </w:r>
      <w:proofErr w:type="spellStart"/>
      <w:r w:rsidR="00CD4245" w:rsidRPr="00EB1561">
        <w:rPr>
          <w:color w:val="auto"/>
        </w:rPr>
        <w:t>neurofascin</w:t>
      </w:r>
      <w:proofErr w:type="spellEnd"/>
      <w:r w:rsidR="00CD4245" w:rsidRPr="00EB1561">
        <w:rPr>
          <w:color w:val="auto"/>
        </w:rPr>
        <w:t xml:space="preserve"> (</w:t>
      </w:r>
      <w:proofErr w:type="spellStart"/>
      <w:r w:rsidR="00CD4245" w:rsidRPr="00EB1561">
        <w:rPr>
          <w:color w:val="auto"/>
        </w:rPr>
        <w:t>Nf</w:t>
      </w:r>
      <w:proofErr w:type="spellEnd"/>
      <w:r w:rsidR="00CD4245" w:rsidRPr="00EB1561">
        <w:rPr>
          <w:color w:val="auto"/>
        </w:rPr>
        <w:t>) and voltage gated sodium channels (VSVG) (</w:t>
      </w:r>
      <w:r w:rsidR="00CD4245" w:rsidRPr="00EB1561">
        <w:rPr>
          <w:b/>
          <w:bCs/>
          <w:color w:val="auto"/>
        </w:rPr>
        <w:t>Fig</w:t>
      </w:r>
      <w:r w:rsidR="0008645D" w:rsidRPr="00EB1561">
        <w:rPr>
          <w:b/>
          <w:bCs/>
          <w:color w:val="auto"/>
        </w:rPr>
        <w:t xml:space="preserve">ure </w:t>
      </w:r>
      <w:r w:rsidR="0092199C" w:rsidRPr="00EB1561">
        <w:rPr>
          <w:b/>
          <w:bCs/>
          <w:color w:val="auto"/>
        </w:rPr>
        <w:t>4</w:t>
      </w:r>
      <w:r w:rsidR="00CD4245" w:rsidRPr="00EB1561">
        <w:rPr>
          <w:b/>
          <w:bCs/>
          <w:color w:val="auto"/>
        </w:rPr>
        <w:t>A</w:t>
      </w:r>
      <w:r w:rsidR="0070073B" w:rsidRPr="00EB1561">
        <w:rPr>
          <w:color w:val="auto"/>
        </w:rPr>
        <w:t>)</w:t>
      </w:r>
      <w:r w:rsidR="00257A2E" w:rsidRPr="00EB1561">
        <w:rPr>
          <w:color w:val="auto"/>
        </w:rPr>
        <w:fldChar w:fldCharType="begin">
          <w:fldData xml:space="preserve">PEVuZE5vdGU+PENpdGU+PEF1dGhvcj5ZYW5nPC9BdXRob3I+PFllYXI+MjAxOTwvWWVhcj48UmVj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</w:fldData>
        </w:fldChar>
      </w:r>
      <w:r w:rsidR="00CE3015" w:rsidRPr="00EB1561">
        <w:rPr>
          <w:color w:val="auto"/>
        </w:rPr>
        <w:instrText xml:space="preserve"> ADDIN EN.CITE </w:instrText>
      </w:r>
      <w:r w:rsidR="00CE3015" w:rsidRPr="00EB1561">
        <w:rPr>
          <w:color w:val="auto"/>
        </w:rPr>
        <w:fldChar w:fldCharType="begin">
          <w:fldData xml:space="preserve">PEVuZE5vdGU+PENpdGU+PEF1dGhvcj5ZYW5nPC9BdXRob3I+PFllYXI+MjAxOTwvWWVhcj48UmVj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</w:fldData>
        </w:fldChar>
      </w:r>
      <w:r w:rsidR="00CE3015" w:rsidRPr="00EB1561">
        <w:rPr>
          <w:color w:val="auto"/>
        </w:rPr>
        <w:instrText xml:space="preserve"> ADDIN EN.CITE.DATA </w:instrText>
      </w:r>
      <w:r w:rsidR="00CE3015" w:rsidRPr="00EB1561">
        <w:rPr>
          <w:color w:val="auto"/>
        </w:rPr>
      </w:r>
      <w:r w:rsidR="00CE3015" w:rsidRPr="00EB1561">
        <w:rPr>
          <w:color w:val="auto"/>
        </w:rPr>
        <w:fldChar w:fldCharType="end"/>
      </w:r>
      <w:r w:rsidR="00257A2E" w:rsidRPr="00EB1561">
        <w:rPr>
          <w:color w:val="auto"/>
        </w:rPr>
      </w:r>
      <w:r w:rsidR="00257A2E" w:rsidRPr="00EB1561">
        <w:rPr>
          <w:color w:val="auto"/>
        </w:rPr>
        <w:fldChar w:fldCharType="separate"/>
      </w:r>
      <w:r w:rsidR="00CE3015" w:rsidRPr="00EB1561">
        <w:rPr>
          <w:noProof/>
          <w:color w:val="auto"/>
          <w:vertAlign w:val="superscript"/>
        </w:rPr>
        <w:t>16</w:t>
      </w:r>
      <w:r w:rsidR="00257A2E" w:rsidRPr="00EB1561">
        <w:rPr>
          <w:color w:val="auto"/>
        </w:rPr>
        <w:fldChar w:fldCharType="end"/>
      </w:r>
      <w:r w:rsidR="00CD4245" w:rsidRPr="00EB1561">
        <w:rPr>
          <w:color w:val="auto"/>
        </w:rPr>
        <w:t xml:space="preserve">. In contrast, </w:t>
      </w:r>
      <w:r w:rsidR="0001083C" w:rsidRPr="00EB1561">
        <w:rPr>
          <w:color w:val="auto"/>
        </w:rPr>
        <w:t xml:space="preserve">Cre and </w:t>
      </w:r>
      <w:r w:rsidR="00CD4245" w:rsidRPr="00EB1561">
        <w:rPr>
          <w:color w:val="auto"/>
        </w:rPr>
        <w:t>480</w:t>
      </w:r>
      <w:r w:rsidR="00E556FC" w:rsidRPr="00EB1561">
        <w:rPr>
          <w:color w:val="auto"/>
        </w:rPr>
        <w:t xml:space="preserve"> </w:t>
      </w:r>
      <w:r w:rsidR="00CD4245" w:rsidRPr="00EB1561">
        <w:rPr>
          <w:color w:val="auto"/>
        </w:rPr>
        <w:t xml:space="preserve">kDa ankyrin-G </w:t>
      </w:r>
      <w:r w:rsidR="006A6FF0" w:rsidRPr="00EB1561">
        <w:rPr>
          <w:color w:val="auto"/>
        </w:rPr>
        <w:t xml:space="preserve">co-transfected neurons </w:t>
      </w:r>
      <w:r w:rsidR="00CD4245" w:rsidRPr="00EB1561">
        <w:rPr>
          <w:color w:val="auto"/>
        </w:rPr>
        <w:t>have fully assembled AIS revealed by the present of AIS markers (</w:t>
      </w:r>
      <w:r w:rsidR="0008645D" w:rsidRPr="00EB1561">
        <w:rPr>
          <w:b/>
          <w:bCs/>
          <w:color w:val="auto"/>
        </w:rPr>
        <w:t xml:space="preserve">Figure </w:t>
      </w:r>
      <w:r w:rsidR="0092199C" w:rsidRPr="00EB1561">
        <w:rPr>
          <w:b/>
          <w:bCs/>
          <w:color w:val="auto"/>
        </w:rPr>
        <w:t>4</w:t>
      </w:r>
      <w:r w:rsidR="00CD4245" w:rsidRPr="00EB1561">
        <w:rPr>
          <w:b/>
          <w:bCs/>
          <w:color w:val="auto"/>
        </w:rPr>
        <w:t>B</w:t>
      </w:r>
      <w:r w:rsidR="00CD4245" w:rsidRPr="00EB1561">
        <w:rPr>
          <w:color w:val="auto"/>
        </w:rPr>
        <w:t xml:space="preserve">). It is </w:t>
      </w:r>
      <w:r w:rsidR="00CD4245" w:rsidRPr="00EB1561">
        <w:rPr>
          <w:color w:val="auto"/>
        </w:rPr>
        <w:lastRenderedPageBreak/>
        <w:t>important</w:t>
      </w:r>
      <w:r w:rsidR="001C14BB" w:rsidRPr="00EB1561">
        <w:rPr>
          <w:color w:val="auto"/>
        </w:rPr>
        <w:t xml:space="preserve"> to confirm the quality of culture by </w:t>
      </w:r>
      <w:r w:rsidR="00CD4245" w:rsidRPr="00EB1561">
        <w:rPr>
          <w:color w:val="auto"/>
        </w:rPr>
        <w:t>compar</w:t>
      </w:r>
      <w:r w:rsidR="001C14BB" w:rsidRPr="00EB1561">
        <w:rPr>
          <w:color w:val="auto"/>
        </w:rPr>
        <w:t>ing with</w:t>
      </w:r>
      <w:r w:rsidR="00CD4245" w:rsidRPr="00EB1561">
        <w:rPr>
          <w:color w:val="auto"/>
        </w:rPr>
        <w:t xml:space="preserve"> the </w:t>
      </w:r>
      <w:r w:rsidR="00471A33" w:rsidRPr="00EB1561">
        <w:rPr>
          <w:color w:val="auto"/>
        </w:rPr>
        <w:t xml:space="preserve">non-transfected </w:t>
      </w:r>
      <w:r w:rsidR="001C14BB" w:rsidRPr="00EB1561">
        <w:rPr>
          <w:color w:val="auto"/>
        </w:rPr>
        <w:t xml:space="preserve">dishes. </w:t>
      </w:r>
      <w:r w:rsidR="00471A33" w:rsidRPr="00EB1561">
        <w:rPr>
          <w:color w:val="auto"/>
        </w:rPr>
        <w:t>Unhealthy neurons</w:t>
      </w:r>
      <w:r w:rsidR="00CD4245" w:rsidRPr="00EB1561">
        <w:rPr>
          <w:color w:val="auto"/>
        </w:rPr>
        <w:t xml:space="preserve"> </w:t>
      </w:r>
      <w:r w:rsidR="00471A33" w:rsidRPr="00EB1561">
        <w:rPr>
          <w:color w:val="auto"/>
        </w:rPr>
        <w:t>tend to</w:t>
      </w:r>
      <w:r w:rsidR="00CD4245" w:rsidRPr="00EB1561">
        <w:rPr>
          <w:color w:val="auto"/>
        </w:rPr>
        <w:t xml:space="preserve"> </w:t>
      </w:r>
      <w:r w:rsidR="00471A33" w:rsidRPr="00EB1561">
        <w:rPr>
          <w:color w:val="auto"/>
        </w:rPr>
        <w:t>show</w:t>
      </w:r>
      <w:r w:rsidR="00CD4245" w:rsidRPr="00EB1561">
        <w:rPr>
          <w:color w:val="auto"/>
        </w:rPr>
        <w:t xml:space="preserve"> </w:t>
      </w:r>
      <w:r w:rsidR="00F65272" w:rsidRPr="00EB1561">
        <w:rPr>
          <w:color w:val="auto"/>
        </w:rPr>
        <w:t xml:space="preserve">abnormal </w:t>
      </w:r>
      <w:r w:rsidR="00CD4245" w:rsidRPr="00EB1561">
        <w:rPr>
          <w:color w:val="auto"/>
        </w:rPr>
        <w:t>AIS structure</w:t>
      </w:r>
      <w:r w:rsidR="00F65272" w:rsidRPr="00EB1561">
        <w:rPr>
          <w:color w:val="auto"/>
        </w:rPr>
        <w:t>, like discontinued or ectopic</w:t>
      </w:r>
      <w:r w:rsidR="00472A8F" w:rsidRPr="00EB1561">
        <w:rPr>
          <w:color w:val="auto"/>
        </w:rPr>
        <w:t xml:space="preserve"> AIS</w:t>
      </w:r>
      <w:r w:rsidR="00097C32" w:rsidRPr="00EB1561">
        <w:rPr>
          <w:color w:val="auto"/>
        </w:rPr>
        <w:t xml:space="preserve"> (</w:t>
      </w:r>
      <w:r w:rsidR="0008645D" w:rsidRPr="00EB1561">
        <w:rPr>
          <w:b/>
          <w:bCs/>
          <w:color w:val="auto"/>
        </w:rPr>
        <w:t xml:space="preserve">Figure </w:t>
      </w:r>
      <w:r w:rsidR="00097C32" w:rsidRPr="00EB1561">
        <w:rPr>
          <w:b/>
          <w:bCs/>
          <w:color w:val="auto"/>
        </w:rPr>
        <w:t>4C</w:t>
      </w:r>
      <w:r w:rsidR="00097C32" w:rsidRPr="00EB1561">
        <w:rPr>
          <w:color w:val="auto"/>
        </w:rPr>
        <w:t>)</w:t>
      </w:r>
      <w:r w:rsidR="00CD4245" w:rsidRPr="00EB1561">
        <w:rPr>
          <w:color w:val="auto"/>
        </w:rPr>
        <w:t>.</w:t>
      </w:r>
    </w:p>
    <w:p w14:paraId="683A1481" w14:textId="17E3E898" w:rsidR="00B32B71" w:rsidRPr="00EB1561" w:rsidRDefault="00CD4245" w:rsidP="0008645D">
      <w:pPr>
        <w:rPr>
          <w:color w:val="auto"/>
        </w:rPr>
      </w:pPr>
      <w:r w:rsidRPr="00EB1561">
        <w:rPr>
          <w:color w:val="auto"/>
        </w:rPr>
        <w:t xml:space="preserve"> </w:t>
      </w:r>
    </w:p>
    <w:p w14:paraId="328DE0B2" w14:textId="57BA81E8" w:rsidR="00CD4245" w:rsidRPr="00EB1561" w:rsidRDefault="00CD4245" w:rsidP="0008645D">
      <w:pPr>
        <w:rPr>
          <w:color w:val="auto"/>
        </w:rPr>
      </w:pPr>
      <w:r w:rsidRPr="00EB1561">
        <w:rPr>
          <w:color w:val="auto"/>
        </w:rPr>
        <w:t xml:space="preserve">Then we showed </w:t>
      </w:r>
      <w:r w:rsidR="00471A33" w:rsidRPr="00EB1561">
        <w:rPr>
          <w:color w:val="auto"/>
        </w:rPr>
        <w:t xml:space="preserve">an example of </w:t>
      </w:r>
      <w:r w:rsidR="00512F65" w:rsidRPr="00EB1561">
        <w:rPr>
          <w:color w:val="auto"/>
        </w:rPr>
        <w:t>evaluating how an ankyrin-G</w:t>
      </w:r>
      <w:r w:rsidRPr="00EB1561">
        <w:rPr>
          <w:color w:val="auto"/>
        </w:rPr>
        <w:t xml:space="preserve"> </w:t>
      </w:r>
      <w:r w:rsidR="00512F65" w:rsidRPr="00EB1561">
        <w:rPr>
          <w:color w:val="auto"/>
        </w:rPr>
        <w:t>human neurodevelopmental disorder mutation (ankG-K2864N) affects</w:t>
      </w:r>
      <w:r w:rsidRPr="00EB1561">
        <w:rPr>
          <w:color w:val="auto"/>
        </w:rPr>
        <w:t xml:space="preserve"> </w:t>
      </w:r>
      <w:r w:rsidR="00471A33" w:rsidRPr="00EB1561">
        <w:rPr>
          <w:color w:val="auto"/>
        </w:rPr>
        <w:t>AIS assembly</w:t>
      </w:r>
      <w:r w:rsidR="00C5664E" w:rsidRPr="00EB1561">
        <w:rPr>
          <w:color w:val="auto"/>
        </w:rPr>
        <w:t xml:space="preserve"> </w:t>
      </w:r>
      <w:r w:rsidRPr="00EB1561">
        <w:rPr>
          <w:color w:val="auto"/>
        </w:rPr>
        <w:t>(</w:t>
      </w:r>
      <w:r w:rsidR="0008645D" w:rsidRPr="00EB1561">
        <w:rPr>
          <w:b/>
          <w:bCs/>
          <w:color w:val="auto"/>
        </w:rPr>
        <w:t xml:space="preserve">Figure </w:t>
      </w:r>
      <w:r w:rsidR="0092199C" w:rsidRPr="00EB1561">
        <w:rPr>
          <w:b/>
          <w:bCs/>
          <w:color w:val="auto"/>
        </w:rPr>
        <w:t>5</w:t>
      </w:r>
      <w:r w:rsidRPr="00EB1561">
        <w:rPr>
          <w:color w:val="auto"/>
        </w:rPr>
        <w:t xml:space="preserve">). </w:t>
      </w:r>
      <w:r w:rsidR="00A23A19" w:rsidRPr="00EB1561">
        <w:rPr>
          <w:color w:val="auto"/>
        </w:rPr>
        <w:t xml:space="preserve">3 </w:t>
      </w:r>
      <w:r w:rsidR="00DD3A3A">
        <w:rPr>
          <w:color w:val="auto"/>
        </w:rPr>
        <w:t>div</w:t>
      </w:r>
      <w:r w:rsidR="00A23A19" w:rsidRPr="00EB1561">
        <w:rPr>
          <w:color w:val="auto"/>
        </w:rPr>
        <w:t xml:space="preserve"> </w:t>
      </w:r>
      <w:r w:rsidR="00AD301A" w:rsidRPr="00EB1561">
        <w:rPr>
          <w:i/>
          <w:color w:val="auto"/>
        </w:rPr>
        <w:t>ANK3</w:t>
      </w:r>
      <w:r w:rsidR="00AD301A" w:rsidRPr="00EB1561">
        <w:rPr>
          <w:color w:val="auto"/>
        </w:rPr>
        <w:t>-E22/23</w:t>
      </w:r>
      <w:r w:rsidR="00AD301A" w:rsidRPr="00EB1561">
        <w:rPr>
          <w:color w:val="auto"/>
          <w:vertAlign w:val="superscript"/>
        </w:rPr>
        <w:t>f</w:t>
      </w:r>
      <w:r w:rsidR="00BA21F4" w:rsidRPr="00EB1561">
        <w:rPr>
          <w:color w:val="auto"/>
          <w:vertAlign w:val="superscript"/>
        </w:rPr>
        <w:t>/f</w:t>
      </w:r>
      <w:r w:rsidR="00AD301A" w:rsidRPr="00EB1561">
        <w:rPr>
          <w:color w:val="auto"/>
          <w:vertAlign w:val="superscript"/>
        </w:rPr>
        <w:t xml:space="preserve"> </w:t>
      </w:r>
      <w:r w:rsidR="00CB78B1" w:rsidRPr="00EB1561">
        <w:rPr>
          <w:color w:val="auto"/>
        </w:rPr>
        <w:t>neurons were transfected</w:t>
      </w:r>
      <w:r w:rsidR="00A23A19" w:rsidRPr="00EB1561">
        <w:rPr>
          <w:color w:val="auto"/>
        </w:rPr>
        <w:t xml:space="preserve"> with</w:t>
      </w:r>
      <w:r w:rsidR="00CB78B1" w:rsidRPr="00EB1561">
        <w:rPr>
          <w:color w:val="auto"/>
        </w:rPr>
        <w:t xml:space="preserve"> Cre-BFP </w:t>
      </w:r>
      <w:r w:rsidR="00A23A19" w:rsidRPr="00EB1561">
        <w:rPr>
          <w:color w:val="auto"/>
        </w:rPr>
        <w:t>and</w:t>
      </w:r>
      <w:r w:rsidR="00CB78B1" w:rsidRPr="00EB1561">
        <w:rPr>
          <w:color w:val="auto"/>
        </w:rPr>
        <w:t xml:space="preserve"> wildtype 480</w:t>
      </w:r>
      <w:r w:rsidR="00DB0909" w:rsidRPr="00EB1561">
        <w:rPr>
          <w:color w:val="auto"/>
        </w:rPr>
        <w:t xml:space="preserve"> </w:t>
      </w:r>
      <w:r w:rsidR="00CB78B1" w:rsidRPr="00EB1561">
        <w:rPr>
          <w:color w:val="auto"/>
        </w:rPr>
        <w:t>kDa ankyrin-G</w:t>
      </w:r>
      <w:r w:rsidR="003679ED" w:rsidRPr="00EB1561">
        <w:rPr>
          <w:color w:val="auto"/>
        </w:rPr>
        <w:t xml:space="preserve"> (</w:t>
      </w:r>
      <w:proofErr w:type="spellStart"/>
      <w:r w:rsidR="003679ED" w:rsidRPr="00EB1561">
        <w:rPr>
          <w:color w:val="auto"/>
        </w:rPr>
        <w:t>ankG</w:t>
      </w:r>
      <w:proofErr w:type="spellEnd"/>
      <w:r w:rsidR="003679ED" w:rsidRPr="00EB1561">
        <w:rPr>
          <w:color w:val="auto"/>
        </w:rPr>
        <w:t>-WT)</w:t>
      </w:r>
      <w:r w:rsidR="00CB78B1" w:rsidRPr="00EB1561">
        <w:rPr>
          <w:color w:val="auto"/>
        </w:rPr>
        <w:t xml:space="preserve"> or 480</w:t>
      </w:r>
      <w:r w:rsidR="00DB0909" w:rsidRPr="00EB1561">
        <w:rPr>
          <w:color w:val="auto"/>
        </w:rPr>
        <w:t xml:space="preserve"> </w:t>
      </w:r>
      <w:r w:rsidR="00CB78B1" w:rsidRPr="00EB1561">
        <w:rPr>
          <w:color w:val="auto"/>
        </w:rPr>
        <w:t xml:space="preserve">kDa ankyrin-G </w:t>
      </w:r>
      <w:r w:rsidR="00A23A19" w:rsidRPr="00EB1561">
        <w:rPr>
          <w:color w:val="auto"/>
        </w:rPr>
        <w:t>baring</w:t>
      </w:r>
      <w:r w:rsidR="00F60B77" w:rsidRPr="00EB1561">
        <w:rPr>
          <w:color w:val="auto"/>
        </w:rPr>
        <w:t xml:space="preserve"> human mutation (ankG-K2864)</w:t>
      </w:r>
      <w:r w:rsidR="006E54AA" w:rsidRPr="00EB1561">
        <w:rPr>
          <w:color w:val="auto"/>
        </w:rPr>
        <w:t>. Neurons were fixed</w:t>
      </w:r>
      <w:r w:rsidR="00A23A19" w:rsidRPr="00EB1561">
        <w:rPr>
          <w:color w:val="auto"/>
        </w:rPr>
        <w:t xml:space="preserve"> at </w:t>
      </w:r>
      <w:r w:rsidR="00DD3A3A">
        <w:rPr>
          <w:color w:val="auto"/>
        </w:rPr>
        <w:t>div</w:t>
      </w:r>
      <w:r w:rsidR="00A23A19" w:rsidRPr="00EB1561">
        <w:rPr>
          <w:color w:val="auto"/>
        </w:rPr>
        <w:t>7</w:t>
      </w:r>
      <w:r w:rsidR="006E54AA" w:rsidRPr="00EB1561">
        <w:rPr>
          <w:color w:val="auto"/>
        </w:rPr>
        <w:t xml:space="preserve"> a</w:t>
      </w:r>
      <w:r w:rsidR="008243D9" w:rsidRPr="00EB1561">
        <w:rPr>
          <w:color w:val="auto"/>
        </w:rPr>
        <w:t>n</w:t>
      </w:r>
      <w:r w:rsidR="006E54AA" w:rsidRPr="00EB1561">
        <w:rPr>
          <w:color w:val="auto"/>
        </w:rPr>
        <w:t xml:space="preserve">d stained for </w:t>
      </w:r>
      <w:r w:rsidR="008243D9" w:rsidRPr="00EB1561">
        <w:rPr>
          <w:color w:val="auto"/>
        </w:rPr>
        <w:t xml:space="preserve">ankyrin-G. </w:t>
      </w:r>
      <w:r w:rsidR="00A23A19" w:rsidRPr="00EB1561">
        <w:rPr>
          <w:color w:val="auto"/>
        </w:rPr>
        <w:t>I</w:t>
      </w:r>
      <w:r w:rsidR="008243D9" w:rsidRPr="00EB1561">
        <w:rPr>
          <w:color w:val="auto"/>
        </w:rPr>
        <w:t>mage</w:t>
      </w:r>
      <w:r w:rsidR="00A23A19" w:rsidRPr="00EB1561">
        <w:rPr>
          <w:color w:val="auto"/>
        </w:rPr>
        <w:t>s</w:t>
      </w:r>
      <w:r w:rsidR="00234052" w:rsidRPr="00EB1561">
        <w:rPr>
          <w:color w:val="auto"/>
        </w:rPr>
        <w:t xml:space="preserve"> were collected</w:t>
      </w:r>
      <w:r w:rsidR="008243D9" w:rsidRPr="00EB1561">
        <w:rPr>
          <w:color w:val="auto"/>
        </w:rPr>
        <w:t xml:space="preserve"> from 10</w:t>
      </w:r>
      <w:r w:rsidR="00913F71" w:rsidRPr="00EB1561">
        <w:rPr>
          <w:color w:val="auto"/>
        </w:rPr>
        <w:t>-15</w:t>
      </w:r>
      <w:r w:rsidR="008243D9" w:rsidRPr="00EB1561">
        <w:rPr>
          <w:color w:val="auto"/>
        </w:rPr>
        <w:t xml:space="preserve"> transfected neurons and 10</w:t>
      </w:r>
      <w:r w:rsidR="00913F71" w:rsidRPr="00EB1561">
        <w:rPr>
          <w:color w:val="auto"/>
        </w:rPr>
        <w:t>-15</w:t>
      </w:r>
      <w:r w:rsidR="008243D9" w:rsidRPr="00EB1561">
        <w:rPr>
          <w:color w:val="auto"/>
        </w:rPr>
        <w:t xml:space="preserve"> control neurons on the same coverslips</w:t>
      </w:r>
      <w:r w:rsidR="00234052" w:rsidRPr="00EB1561">
        <w:rPr>
          <w:color w:val="auto"/>
        </w:rPr>
        <w:t xml:space="preserve"> and processed with maximum intensity projection</w:t>
      </w:r>
      <w:r w:rsidR="008243D9" w:rsidRPr="00EB1561">
        <w:rPr>
          <w:color w:val="auto"/>
        </w:rPr>
        <w:t xml:space="preserve">. </w:t>
      </w:r>
      <w:r w:rsidR="00234052" w:rsidRPr="00EB1561">
        <w:rPr>
          <w:color w:val="auto"/>
        </w:rPr>
        <w:t>Th</w:t>
      </w:r>
      <w:r w:rsidR="005345E5" w:rsidRPr="00EB1561">
        <w:rPr>
          <w:color w:val="auto"/>
        </w:rPr>
        <w:t>e</w:t>
      </w:r>
      <w:r w:rsidR="00234052" w:rsidRPr="00EB1561">
        <w:rPr>
          <w:color w:val="auto"/>
        </w:rPr>
        <w:t>n we</w:t>
      </w:r>
      <w:r w:rsidR="005345E5" w:rsidRPr="00EB1561">
        <w:rPr>
          <w:color w:val="auto"/>
        </w:rPr>
        <w:t xml:space="preserve"> </w:t>
      </w:r>
      <w:r w:rsidR="00294DE5" w:rsidRPr="00EB1561">
        <w:rPr>
          <w:color w:val="auto"/>
        </w:rPr>
        <w:t>draw a line at the AIS</w:t>
      </w:r>
      <w:r w:rsidR="00002462" w:rsidRPr="00EB1561">
        <w:rPr>
          <w:color w:val="auto"/>
        </w:rPr>
        <w:t xml:space="preserve"> as shown</w:t>
      </w:r>
      <w:r w:rsidR="00294DE5" w:rsidRPr="00EB1561">
        <w:rPr>
          <w:color w:val="auto"/>
        </w:rPr>
        <w:t xml:space="preserve"> and measure the mean </w:t>
      </w:r>
      <w:r w:rsidR="00C55406" w:rsidRPr="00EB1561">
        <w:rPr>
          <w:color w:val="auto"/>
        </w:rPr>
        <w:t>intensity across</w:t>
      </w:r>
      <w:r w:rsidR="00294DE5" w:rsidRPr="00EB1561">
        <w:rPr>
          <w:color w:val="auto"/>
        </w:rPr>
        <w:t xml:space="preserve"> the line</w:t>
      </w:r>
      <w:r w:rsidRPr="00EB1561">
        <w:rPr>
          <w:color w:val="auto"/>
        </w:rPr>
        <w:t xml:space="preserve">. </w:t>
      </w:r>
      <w:r w:rsidR="003B0853" w:rsidRPr="00EB1561">
        <w:rPr>
          <w:color w:val="auto"/>
        </w:rPr>
        <w:t>After averag</w:t>
      </w:r>
      <w:r w:rsidR="0008645D" w:rsidRPr="00EB1561">
        <w:rPr>
          <w:color w:val="auto"/>
        </w:rPr>
        <w:t>ing</w:t>
      </w:r>
      <w:r w:rsidR="003B0853" w:rsidRPr="00EB1561">
        <w:rPr>
          <w:color w:val="auto"/>
        </w:rPr>
        <w:t xml:space="preserve"> the AIS intensity, </w:t>
      </w:r>
      <w:r w:rsidR="004169E1" w:rsidRPr="00EB1561">
        <w:rPr>
          <w:color w:val="auto"/>
        </w:rPr>
        <w:t>we</w:t>
      </w:r>
      <w:r w:rsidR="003B0853" w:rsidRPr="00EB1561">
        <w:rPr>
          <w:color w:val="auto"/>
        </w:rPr>
        <w:t xml:space="preserve"> plot the AIS intensity from</w:t>
      </w:r>
      <w:r w:rsidR="0008645D" w:rsidRPr="00EB1561">
        <w:rPr>
          <w:color w:val="auto"/>
        </w:rPr>
        <w:t xml:space="preserve"> the</w:t>
      </w:r>
      <w:r w:rsidR="003B0853" w:rsidRPr="00EB1561">
        <w:rPr>
          <w:color w:val="auto"/>
        </w:rPr>
        <w:t xml:space="preserve"> soma to</w:t>
      </w:r>
      <w:r w:rsidR="0008645D" w:rsidRPr="00EB1561">
        <w:rPr>
          <w:color w:val="auto"/>
        </w:rPr>
        <w:t xml:space="preserve"> the</w:t>
      </w:r>
      <w:r w:rsidR="003B0853" w:rsidRPr="00EB1561">
        <w:rPr>
          <w:color w:val="auto"/>
        </w:rPr>
        <w:t xml:space="preserve"> distal axon. </w:t>
      </w:r>
      <w:r w:rsidR="007C49A2" w:rsidRPr="00EB1561">
        <w:rPr>
          <w:color w:val="auto"/>
        </w:rPr>
        <w:t xml:space="preserve">AIS </w:t>
      </w:r>
      <w:r w:rsidR="002F1A4B" w:rsidRPr="00EB1561">
        <w:rPr>
          <w:color w:val="auto"/>
        </w:rPr>
        <w:t xml:space="preserve">enriched </w:t>
      </w:r>
      <w:r w:rsidR="007C49A2" w:rsidRPr="00EB1561">
        <w:rPr>
          <w:color w:val="auto"/>
        </w:rPr>
        <w:t>protein</w:t>
      </w:r>
      <w:r w:rsidR="002F1A4B" w:rsidRPr="00EB1561">
        <w:rPr>
          <w:color w:val="auto"/>
        </w:rPr>
        <w:t xml:space="preserve"> </w:t>
      </w:r>
      <w:r w:rsidR="007C49A2" w:rsidRPr="00EB1561">
        <w:rPr>
          <w:color w:val="auto"/>
        </w:rPr>
        <w:t>normally showed a fast increase of signal from the proximal axon and a slow decrease of signal to the distal axon.</w:t>
      </w:r>
      <w:r w:rsidR="00A27B3A" w:rsidRPr="00EB1561">
        <w:rPr>
          <w:color w:val="auto"/>
        </w:rPr>
        <w:t xml:space="preserve"> </w:t>
      </w:r>
      <w:r w:rsidR="00A23A19" w:rsidRPr="00EB1561">
        <w:rPr>
          <w:color w:val="auto"/>
        </w:rPr>
        <w:t>AIS assembled by</w:t>
      </w:r>
      <w:r w:rsidR="007C49A2" w:rsidRPr="00EB1561">
        <w:rPr>
          <w:color w:val="auto"/>
        </w:rPr>
        <w:t xml:space="preserve"> </w:t>
      </w:r>
      <w:r w:rsidR="00A23A19" w:rsidRPr="00EB1561">
        <w:rPr>
          <w:color w:val="auto"/>
        </w:rPr>
        <w:t xml:space="preserve">ankyrin-G with human </w:t>
      </w:r>
      <w:r w:rsidR="007C49A2" w:rsidRPr="00EB1561">
        <w:rPr>
          <w:color w:val="auto"/>
        </w:rPr>
        <w:t xml:space="preserve">mutant showed </w:t>
      </w:r>
      <w:r w:rsidR="00B05E4C" w:rsidRPr="00EB1561">
        <w:rPr>
          <w:color w:val="auto"/>
        </w:rPr>
        <w:t>an increase and decrease of signal</w:t>
      </w:r>
      <w:r w:rsidR="00DD7BBC" w:rsidRPr="00EB1561">
        <w:rPr>
          <w:color w:val="auto"/>
        </w:rPr>
        <w:t>. But</w:t>
      </w:r>
      <w:r w:rsidR="007C49A2" w:rsidRPr="00EB1561">
        <w:rPr>
          <w:color w:val="auto"/>
        </w:rPr>
        <w:t xml:space="preserve"> </w:t>
      </w:r>
      <w:r w:rsidR="004A4872" w:rsidRPr="00EB1561">
        <w:rPr>
          <w:color w:val="auto"/>
        </w:rPr>
        <w:t xml:space="preserve">when </w:t>
      </w:r>
      <w:r w:rsidR="00657AE4" w:rsidRPr="00EB1561">
        <w:rPr>
          <w:color w:val="auto"/>
        </w:rPr>
        <w:t xml:space="preserve">aligned with the non-transfected </w:t>
      </w:r>
      <w:r w:rsidR="007C49A2" w:rsidRPr="00EB1561">
        <w:rPr>
          <w:color w:val="auto"/>
        </w:rPr>
        <w:t>AIS,</w:t>
      </w:r>
      <w:r w:rsidR="00657AE4" w:rsidRPr="00EB1561">
        <w:rPr>
          <w:color w:val="auto"/>
        </w:rPr>
        <w:t xml:space="preserve"> </w:t>
      </w:r>
      <w:r w:rsidR="00251AC4" w:rsidRPr="00EB1561">
        <w:rPr>
          <w:color w:val="auto"/>
        </w:rPr>
        <w:t xml:space="preserve">the </w:t>
      </w:r>
      <w:r w:rsidR="004A4872" w:rsidRPr="00EB1561">
        <w:rPr>
          <w:color w:val="auto"/>
        </w:rPr>
        <w:t xml:space="preserve">mutant </w:t>
      </w:r>
      <w:r w:rsidR="00251AC4" w:rsidRPr="00EB1561">
        <w:rPr>
          <w:color w:val="auto"/>
        </w:rPr>
        <w:t>curve</w:t>
      </w:r>
      <w:r w:rsidR="004A4872" w:rsidRPr="00EB1561">
        <w:rPr>
          <w:color w:val="auto"/>
        </w:rPr>
        <w:t xml:space="preserve"> is </w:t>
      </w:r>
      <w:r w:rsidR="000738ED" w:rsidRPr="00EB1561">
        <w:rPr>
          <w:color w:val="auto"/>
        </w:rPr>
        <w:t>wider,</w:t>
      </w:r>
      <w:r w:rsidR="007C49A2" w:rsidRPr="00EB1561">
        <w:rPr>
          <w:color w:val="auto"/>
        </w:rPr>
        <w:t xml:space="preserve"> and peak</w:t>
      </w:r>
      <w:r w:rsidR="00251AC4" w:rsidRPr="00EB1561">
        <w:rPr>
          <w:color w:val="auto"/>
        </w:rPr>
        <w:t xml:space="preserve"> of the curve</w:t>
      </w:r>
      <w:r w:rsidR="007C49A2" w:rsidRPr="00EB1561">
        <w:rPr>
          <w:color w:val="auto"/>
        </w:rPr>
        <w:t xml:space="preserve"> is </w:t>
      </w:r>
      <w:r w:rsidR="00F36E78" w:rsidRPr="00EB1561">
        <w:rPr>
          <w:color w:val="auto"/>
        </w:rPr>
        <w:t>lower</w:t>
      </w:r>
      <w:r w:rsidR="004A4872" w:rsidRPr="00EB1561">
        <w:rPr>
          <w:color w:val="auto"/>
        </w:rPr>
        <w:t xml:space="preserve"> </w:t>
      </w:r>
      <w:r w:rsidR="00001AC1" w:rsidRPr="00EB1561">
        <w:rPr>
          <w:color w:val="auto"/>
        </w:rPr>
        <w:t>suggest</w:t>
      </w:r>
      <w:r w:rsidR="004A4872" w:rsidRPr="00EB1561">
        <w:rPr>
          <w:color w:val="auto"/>
        </w:rPr>
        <w:t>ing</w:t>
      </w:r>
      <w:r w:rsidR="00001AC1" w:rsidRPr="00EB1561">
        <w:rPr>
          <w:color w:val="auto"/>
        </w:rPr>
        <w:t xml:space="preserve"> a structure change of AIS. </w:t>
      </w:r>
      <w:r w:rsidR="00445678" w:rsidRPr="00EB1561">
        <w:rPr>
          <w:color w:val="auto"/>
        </w:rPr>
        <w:t>T</w:t>
      </w:r>
      <w:r w:rsidRPr="00EB1561">
        <w:rPr>
          <w:color w:val="auto"/>
        </w:rPr>
        <w:t xml:space="preserve">he wild type ankyrin-G </w:t>
      </w:r>
      <w:r w:rsidR="00445678" w:rsidRPr="00EB1561">
        <w:rPr>
          <w:color w:val="auto"/>
        </w:rPr>
        <w:t xml:space="preserve">assembled </w:t>
      </w:r>
      <w:r w:rsidR="00D10D79" w:rsidRPr="00EB1561">
        <w:rPr>
          <w:color w:val="auto"/>
        </w:rPr>
        <w:t xml:space="preserve">AIS </w:t>
      </w:r>
      <w:r w:rsidRPr="00EB1561">
        <w:rPr>
          <w:color w:val="auto"/>
        </w:rPr>
        <w:t xml:space="preserve">closely aligned with the </w:t>
      </w:r>
      <w:r w:rsidR="00D10D79" w:rsidRPr="00EB1561">
        <w:rPr>
          <w:color w:val="auto"/>
        </w:rPr>
        <w:t>non</w:t>
      </w:r>
      <w:r w:rsidR="00445678" w:rsidRPr="00EB1561">
        <w:rPr>
          <w:color w:val="auto"/>
        </w:rPr>
        <w:t>-transfected one</w:t>
      </w:r>
      <w:r w:rsidRPr="00EB1561">
        <w:rPr>
          <w:color w:val="auto"/>
        </w:rPr>
        <w:t>.</w:t>
      </w:r>
      <w:r w:rsidR="00E550AB" w:rsidRPr="00EB1561">
        <w:rPr>
          <w:color w:val="auto"/>
        </w:rPr>
        <w:t xml:space="preserve"> </w:t>
      </w:r>
    </w:p>
    <w:p w14:paraId="7F5815FC" w14:textId="7E2F0BD9" w:rsidR="004A71E4" w:rsidRPr="00EB1561" w:rsidRDefault="004A71E4" w:rsidP="0008645D">
      <w:pPr>
        <w:rPr>
          <w:color w:val="auto"/>
        </w:rPr>
      </w:pPr>
    </w:p>
    <w:p w14:paraId="3C9083F6" w14:textId="00CE629E" w:rsidR="00B32616" w:rsidRPr="00EB1561" w:rsidRDefault="00B32616" w:rsidP="0008645D">
      <w:pPr>
        <w:rPr>
          <w:bCs/>
          <w:color w:val="auto"/>
        </w:rPr>
      </w:pPr>
      <w:r w:rsidRPr="00EB1561">
        <w:rPr>
          <w:b/>
          <w:color w:val="auto"/>
        </w:rPr>
        <w:t xml:space="preserve">FIGURE </w:t>
      </w:r>
      <w:r w:rsidR="0013621E" w:rsidRPr="00EB1561">
        <w:rPr>
          <w:b/>
          <w:color w:val="auto"/>
        </w:rPr>
        <w:t xml:space="preserve">AND TABLE </w:t>
      </w:r>
      <w:r w:rsidRPr="00EB1561">
        <w:rPr>
          <w:b/>
          <w:color w:val="auto"/>
        </w:rPr>
        <w:t>LEGENDS:</w:t>
      </w:r>
      <w:r w:rsidRPr="00EB1561">
        <w:rPr>
          <w:color w:val="auto"/>
        </w:rPr>
        <w:t xml:space="preserve"> </w:t>
      </w:r>
    </w:p>
    <w:p w14:paraId="1EABAE54" w14:textId="0FF02C8B" w:rsidR="004260F8" w:rsidRPr="00EB1561" w:rsidRDefault="00BA07DB" w:rsidP="0008645D">
      <w:pPr>
        <w:rPr>
          <w:color w:val="auto"/>
        </w:rPr>
      </w:pPr>
      <w:r w:rsidRPr="00EB1561">
        <w:rPr>
          <w:b/>
          <w:color w:val="auto"/>
        </w:rPr>
        <w:t xml:space="preserve">Figure 1. </w:t>
      </w:r>
      <w:r w:rsidR="00B7470E" w:rsidRPr="00EB1561">
        <w:rPr>
          <w:b/>
          <w:color w:val="auto"/>
        </w:rPr>
        <w:t xml:space="preserve">The genomic editing of </w:t>
      </w:r>
      <w:r w:rsidR="00AD301A" w:rsidRPr="00EB1561">
        <w:rPr>
          <w:b/>
          <w:i/>
          <w:color w:val="auto"/>
        </w:rPr>
        <w:t>ANK3</w:t>
      </w:r>
      <w:r w:rsidR="00AD301A" w:rsidRPr="00EB1561">
        <w:rPr>
          <w:b/>
          <w:color w:val="auto"/>
        </w:rPr>
        <w:t>-E22/23-flox</w:t>
      </w:r>
      <w:r w:rsidRPr="00EB1561">
        <w:rPr>
          <w:b/>
          <w:color w:val="auto"/>
        </w:rPr>
        <w:t>.</w:t>
      </w:r>
      <w:r w:rsidRPr="00EB1561">
        <w:rPr>
          <w:color w:val="auto"/>
        </w:rPr>
        <w:t xml:space="preserve"> </w:t>
      </w:r>
      <w:r w:rsidR="004260F8" w:rsidRPr="00EB1561">
        <w:rPr>
          <w:b/>
          <w:color w:val="auto"/>
        </w:rPr>
        <w:t>(A)</w:t>
      </w:r>
      <w:r w:rsidR="004260F8" w:rsidRPr="00EB1561">
        <w:rPr>
          <w:color w:val="auto"/>
        </w:rPr>
        <w:t xml:space="preserve"> Schematic </w:t>
      </w:r>
      <w:r w:rsidR="007E62C8" w:rsidRPr="00EB1561">
        <w:rPr>
          <w:color w:val="auto"/>
        </w:rPr>
        <w:t>representation of</w:t>
      </w:r>
      <w:r w:rsidR="004260F8" w:rsidRPr="00EB1561">
        <w:rPr>
          <w:color w:val="auto"/>
        </w:rPr>
        <w:t xml:space="preserve"> protein domains for 3 </w:t>
      </w:r>
      <w:r w:rsidR="00B34277" w:rsidRPr="00EB1561">
        <w:rPr>
          <w:color w:val="auto"/>
        </w:rPr>
        <w:t>a</w:t>
      </w:r>
      <w:r w:rsidR="004260F8" w:rsidRPr="00EB1561">
        <w:rPr>
          <w:color w:val="auto"/>
        </w:rPr>
        <w:t>nkyrin</w:t>
      </w:r>
      <w:r w:rsidR="004260F8" w:rsidRPr="00EB1561">
        <w:rPr>
          <w:color w:val="auto"/>
          <w:lang w:eastAsia="zh-CN"/>
        </w:rPr>
        <w:t>-G isoforms</w:t>
      </w:r>
      <w:r w:rsidR="004260F8" w:rsidRPr="00EB1561">
        <w:rPr>
          <w:color w:val="auto"/>
        </w:rPr>
        <w:t xml:space="preserve">. </w:t>
      </w:r>
      <w:r w:rsidR="007E62C8" w:rsidRPr="00EB1561">
        <w:rPr>
          <w:color w:val="auto"/>
        </w:rPr>
        <w:t>The locat</w:t>
      </w:r>
      <w:r w:rsidR="004A4872" w:rsidRPr="00EB1561">
        <w:rPr>
          <w:color w:val="auto"/>
        </w:rPr>
        <w:t>ion</w:t>
      </w:r>
      <w:r w:rsidR="007E62C8" w:rsidRPr="00EB1561">
        <w:rPr>
          <w:color w:val="auto"/>
        </w:rPr>
        <w:t xml:space="preserve"> of </w:t>
      </w:r>
      <w:r w:rsidR="00E556FC" w:rsidRPr="00EB1561">
        <w:rPr>
          <w:rFonts w:hint="eastAsia"/>
          <w:color w:val="auto"/>
          <w:lang w:eastAsia="zh-CN"/>
        </w:rPr>
        <w:t>e</w:t>
      </w:r>
      <w:r w:rsidR="004260F8" w:rsidRPr="00EB1561">
        <w:rPr>
          <w:color w:val="auto"/>
        </w:rPr>
        <w:t>xon</w:t>
      </w:r>
      <w:r w:rsidR="00E556FC" w:rsidRPr="00EB1561">
        <w:rPr>
          <w:color w:val="auto"/>
        </w:rPr>
        <w:t xml:space="preserve"> </w:t>
      </w:r>
      <w:r w:rsidR="004260F8" w:rsidRPr="00EB1561">
        <w:rPr>
          <w:color w:val="auto"/>
        </w:rPr>
        <w:t xml:space="preserve">22 and 23 </w:t>
      </w:r>
      <w:r w:rsidR="007E62C8" w:rsidRPr="00EB1561">
        <w:rPr>
          <w:color w:val="auto"/>
        </w:rPr>
        <w:t xml:space="preserve">encoded </w:t>
      </w:r>
      <w:r w:rsidR="000C56DC" w:rsidRPr="00EB1561">
        <w:rPr>
          <w:color w:val="auto"/>
        </w:rPr>
        <w:t>regions</w:t>
      </w:r>
      <w:r w:rsidR="007E62C8" w:rsidRPr="00EB1561">
        <w:rPr>
          <w:color w:val="auto"/>
        </w:rPr>
        <w:t xml:space="preserve"> in</w:t>
      </w:r>
      <w:r w:rsidR="004260F8" w:rsidRPr="00EB1561">
        <w:rPr>
          <w:color w:val="auto"/>
        </w:rPr>
        <w:t xml:space="preserve"> </w:t>
      </w:r>
      <w:r w:rsidR="004A4872" w:rsidRPr="00EB1561">
        <w:rPr>
          <w:color w:val="auto"/>
        </w:rPr>
        <w:t xml:space="preserve">canonical </w:t>
      </w:r>
      <w:r w:rsidR="00B34277" w:rsidRPr="00EB1561">
        <w:rPr>
          <w:color w:val="auto"/>
        </w:rPr>
        <w:t>domain</w:t>
      </w:r>
      <w:r w:rsidR="007E62C8" w:rsidRPr="00EB1561">
        <w:rPr>
          <w:color w:val="auto"/>
        </w:rPr>
        <w:t xml:space="preserve"> is pointed by the dash line</w:t>
      </w:r>
      <w:r w:rsidR="004260F8" w:rsidRPr="00EB1561">
        <w:rPr>
          <w:color w:val="auto"/>
        </w:rPr>
        <w:t xml:space="preserve">. </w:t>
      </w:r>
      <w:r w:rsidR="00B34277" w:rsidRPr="00EB1561">
        <w:rPr>
          <w:b/>
          <w:color w:val="auto"/>
        </w:rPr>
        <w:t xml:space="preserve">(B) </w:t>
      </w:r>
      <w:r w:rsidR="00AD18E5" w:rsidRPr="00EB1561">
        <w:rPr>
          <w:color w:val="auto"/>
        </w:rPr>
        <w:t xml:space="preserve">The position of </w:t>
      </w:r>
      <w:proofErr w:type="spellStart"/>
      <w:r w:rsidR="00F54057" w:rsidRPr="00EB1561">
        <w:rPr>
          <w:color w:val="auto"/>
        </w:rPr>
        <w:t>LoxP</w:t>
      </w:r>
      <w:proofErr w:type="spellEnd"/>
      <w:r w:rsidR="00F54057" w:rsidRPr="00EB1561">
        <w:rPr>
          <w:color w:val="auto"/>
        </w:rPr>
        <w:t xml:space="preserve"> </w:t>
      </w:r>
      <w:r w:rsidR="00AD18E5" w:rsidRPr="00EB1561">
        <w:rPr>
          <w:color w:val="auto"/>
        </w:rPr>
        <w:t>sites</w:t>
      </w:r>
      <w:r w:rsidR="00AD18E5" w:rsidRPr="00EB1561">
        <w:rPr>
          <w:color w:val="auto"/>
          <w:lang w:eastAsia="zh-CN"/>
        </w:rPr>
        <w:t xml:space="preserve"> in </w:t>
      </w:r>
      <w:r w:rsidR="00AD301A" w:rsidRPr="00EB1561">
        <w:rPr>
          <w:i/>
          <w:color w:val="auto"/>
        </w:rPr>
        <w:t>ANK3</w:t>
      </w:r>
      <w:r w:rsidR="00AD301A" w:rsidRPr="00EB1561">
        <w:rPr>
          <w:color w:val="auto"/>
        </w:rPr>
        <w:t xml:space="preserve">-E22/23-flox </w:t>
      </w:r>
      <w:r w:rsidR="00AD18E5" w:rsidRPr="00EB1561">
        <w:rPr>
          <w:color w:val="auto"/>
          <w:lang w:eastAsia="zh-CN"/>
        </w:rPr>
        <w:t>mice is indicated by triangle</w:t>
      </w:r>
      <w:r w:rsidR="007E62C8" w:rsidRPr="00EB1561">
        <w:rPr>
          <w:color w:val="auto"/>
        </w:rPr>
        <w:t>.</w:t>
      </w:r>
      <w:r w:rsidR="00B34277" w:rsidRPr="00EB1561">
        <w:rPr>
          <w:color w:val="auto"/>
        </w:rPr>
        <w:t xml:space="preserve"> </w:t>
      </w:r>
      <w:r w:rsidR="007E62C8" w:rsidRPr="00EB1561">
        <w:rPr>
          <w:color w:val="auto"/>
        </w:rPr>
        <w:t>In</w:t>
      </w:r>
      <w:r w:rsidR="00B34277" w:rsidRPr="00EB1561">
        <w:rPr>
          <w:color w:val="auto"/>
        </w:rPr>
        <w:t xml:space="preserve"> the present of </w:t>
      </w:r>
      <w:r w:rsidR="00F22177" w:rsidRPr="00EB1561">
        <w:rPr>
          <w:color w:val="auto"/>
        </w:rPr>
        <w:t>C</w:t>
      </w:r>
      <w:r w:rsidR="00B34277" w:rsidRPr="00EB1561">
        <w:rPr>
          <w:color w:val="auto"/>
        </w:rPr>
        <w:t xml:space="preserve">re recombinase, </w:t>
      </w:r>
      <w:r w:rsidR="007E62C8" w:rsidRPr="00EB1561">
        <w:rPr>
          <w:color w:val="auto"/>
        </w:rPr>
        <w:t>exon</w:t>
      </w:r>
      <w:r w:rsidR="00E556FC" w:rsidRPr="00EB1561">
        <w:rPr>
          <w:color w:val="auto"/>
        </w:rPr>
        <w:t xml:space="preserve"> </w:t>
      </w:r>
      <w:r w:rsidR="007E62C8" w:rsidRPr="00EB1561">
        <w:rPr>
          <w:color w:val="auto"/>
        </w:rPr>
        <w:t>22 and 23 is deleted and causes</w:t>
      </w:r>
      <w:r w:rsidR="00B34277" w:rsidRPr="00EB1561">
        <w:rPr>
          <w:color w:val="auto"/>
        </w:rPr>
        <w:t xml:space="preserve"> loss </w:t>
      </w:r>
      <w:r w:rsidR="007E62C8" w:rsidRPr="00EB1561">
        <w:rPr>
          <w:color w:val="auto"/>
        </w:rPr>
        <w:t xml:space="preserve">the expression </w:t>
      </w:r>
      <w:r w:rsidR="00B34277" w:rsidRPr="00EB1561">
        <w:rPr>
          <w:color w:val="auto"/>
        </w:rPr>
        <w:t>of all 3 isoforms of ankyrin-G.</w:t>
      </w:r>
    </w:p>
    <w:p w14:paraId="0BE98613" w14:textId="77777777" w:rsidR="0008645D" w:rsidRPr="00EB1561" w:rsidRDefault="0008645D" w:rsidP="0008645D">
      <w:pPr>
        <w:rPr>
          <w:color w:val="auto"/>
        </w:rPr>
      </w:pPr>
    </w:p>
    <w:p w14:paraId="5CB3F61C" w14:textId="702C4006" w:rsidR="00BA07DB" w:rsidRPr="00EB1561" w:rsidRDefault="00BA07DB" w:rsidP="0008645D">
      <w:pPr>
        <w:rPr>
          <w:color w:val="auto"/>
        </w:rPr>
      </w:pPr>
      <w:r w:rsidRPr="00EB1561">
        <w:rPr>
          <w:b/>
          <w:color w:val="auto"/>
        </w:rPr>
        <w:t xml:space="preserve">Figure 2. </w:t>
      </w:r>
      <w:r w:rsidR="001435B2" w:rsidRPr="00EB1561">
        <w:rPr>
          <w:b/>
          <w:color w:val="auto"/>
        </w:rPr>
        <w:t xml:space="preserve">Loss of AIS in </w:t>
      </w:r>
      <w:r w:rsidR="00AD301A" w:rsidRPr="00EB1561">
        <w:rPr>
          <w:b/>
          <w:i/>
          <w:color w:val="auto"/>
        </w:rPr>
        <w:t>ANK3</w:t>
      </w:r>
      <w:r w:rsidR="00AD301A" w:rsidRPr="00EB1561">
        <w:rPr>
          <w:b/>
          <w:color w:val="auto"/>
        </w:rPr>
        <w:t>-E22/23-flox</w:t>
      </w:r>
      <w:r w:rsidR="00AD301A" w:rsidRPr="00EB1561">
        <w:rPr>
          <w:color w:val="auto"/>
        </w:rPr>
        <w:t xml:space="preserve"> </w:t>
      </w:r>
      <w:r w:rsidR="00D82E46" w:rsidRPr="00EB1561">
        <w:rPr>
          <w:b/>
          <w:color w:val="auto"/>
        </w:rPr>
        <w:t>neurons</w:t>
      </w:r>
      <w:r w:rsidR="001435B2" w:rsidRPr="00EB1561">
        <w:rPr>
          <w:b/>
          <w:color w:val="auto"/>
        </w:rPr>
        <w:t xml:space="preserve"> in the present of </w:t>
      </w:r>
      <w:r w:rsidR="009416FA" w:rsidRPr="00EB1561">
        <w:rPr>
          <w:b/>
          <w:color w:val="auto"/>
        </w:rPr>
        <w:t>C</w:t>
      </w:r>
      <w:r w:rsidR="001435B2" w:rsidRPr="00EB1561">
        <w:rPr>
          <w:b/>
          <w:color w:val="auto"/>
        </w:rPr>
        <w:t>re</w:t>
      </w:r>
      <w:r w:rsidR="00423417" w:rsidRPr="00EB1561">
        <w:rPr>
          <w:b/>
          <w:color w:val="auto"/>
        </w:rPr>
        <w:t xml:space="preserve"> recombinase</w:t>
      </w:r>
      <w:r w:rsidR="00B6469B" w:rsidRPr="00EB1561">
        <w:rPr>
          <w:b/>
          <w:color w:val="auto"/>
        </w:rPr>
        <w:t>.</w:t>
      </w:r>
      <w:r w:rsidR="00B6469B" w:rsidRPr="00EB1561">
        <w:rPr>
          <w:color w:val="auto"/>
        </w:rPr>
        <w:t xml:space="preserve"> A diagram show</w:t>
      </w:r>
      <w:r w:rsidR="00405BC8" w:rsidRPr="00EB1561">
        <w:rPr>
          <w:color w:val="auto"/>
        </w:rPr>
        <w:t>s</w:t>
      </w:r>
      <w:r w:rsidR="00B6469B" w:rsidRPr="00EB1561">
        <w:rPr>
          <w:color w:val="auto"/>
        </w:rPr>
        <w:t xml:space="preserve"> the time frame of </w:t>
      </w:r>
      <w:r w:rsidR="00B6469B" w:rsidRPr="00EB1561">
        <w:rPr>
          <w:color w:val="auto"/>
          <w:lang w:eastAsia="zh-CN"/>
        </w:rPr>
        <w:t>ankyrin-G</w:t>
      </w:r>
      <w:r w:rsidR="00174A88" w:rsidRPr="00EB1561">
        <w:rPr>
          <w:color w:val="auto"/>
          <w:lang w:eastAsia="zh-CN"/>
        </w:rPr>
        <w:t xml:space="preserve"> expression</w:t>
      </w:r>
      <w:r w:rsidR="0067649C" w:rsidRPr="00EB1561">
        <w:rPr>
          <w:color w:val="auto"/>
          <w:lang w:eastAsia="zh-CN"/>
        </w:rPr>
        <w:t xml:space="preserve"> </w:t>
      </w:r>
      <w:r w:rsidR="00174A88" w:rsidRPr="00EB1561">
        <w:rPr>
          <w:color w:val="auto"/>
          <w:lang w:eastAsia="zh-CN"/>
        </w:rPr>
        <w:t>and AIS assembly in wild type neurons versus</w:t>
      </w:r>
      <w:r w:rsidR="00B6469B" w:rsidRPr="00EB1561">
        <w:rPr>
          <w:color w:val="auto"/>
        </w:rPr>
        <w:t xml:space="preserve"> in </w:t>
      </w:r>
      <w:r w:rsidR="00BA21F4" w:rsidRPr="00EB1561">
        <w:rPr>
          <w:i/>
          <w:color w:val="auto"/>
        </w:rPr>
        <w:t>ANK3</w:t>
      </w:r>
      <w:r w:rsidR="00BA21F4" w:rsidRPr="00EB1561">
        <w:rPr>
          <w:color w:val="auto"/>
        </w:rPr>
        <w:t>-E22/23</w:t>
      </w:r>
      <w:r w:rsidR="00BA21F4" w:rsidRPr="00EB1561">
        <w:rPr>
          <w:color w:val="auto"/>
          <w:vertAlign w:val="superscript"/>
        </w:rPr>
        <w:t xml:space="preserve">f/f </w:t>
      </w:r>
      <w:r w:rsidR="00B6469B" w:rsidRPr="00EB1561">
        <w:rPr>
          <w:color w:val="auto"/>
        </w:rPr>
        <w:t xml:space="preserve">neurons with </w:t>
      </w:r>
      <w:r w:rsidR="00A53717" w:rsidRPr="00EB1561">
        <w:rPr>
          <w:color w:val="auto"/>
        </w:rPr>
        <w:t>C</w:t>
      </w:r>
      <w:r w:rsidR="00B6469B" w:rsidRPr="00EB1561">
        <w:rPr>
          <w:color w:val="auto"/>
        </w:rPr>
        <w:t xml:space="preserve">re transfection at </w:t>
      </w:r>
      <w:r w:rsidR="00DB5671" w:rsidRPr="00EB1561">
        <w:rPr>
          <w:color w:val="auto"/>
        </w:rPr>
        <w:t>3</w:t>
      </w:r>
      <w:r w:rsidR="008C6017" w:rsidRPr="00EB1561">
        <w:rPr>
          <w:color w:val="auto"/>
        </w:rPr>
        <w:t xml:space="preserve"> </w:t>
      </w:r>
      <w:r w:rsidR="0008645D" w:rsidRPr="00EB1561">
        <w:rPr>
          <w:color w:val="auto"/>
        </w:rPr>
        <w:t>div</w:t>
      </w:r>
      <w:r w:rsidR="00B6469B" w:rsidRPr="00EB1561">
        <w:rPr>
          <w:color w:val="auto"/>
        </w:rPr>
        <w:t xml:space="preserve">. </w:t>
      </w:r>
    </w:p>
    <w:p w14:paraId="65E24781" w14:textId="77777777" w:rsidR="0008645D" w:rsidRPr="00EB1561" w:rsidRDefault="0008645D" w:rsidP="0008645D">
      <w:pPr>
        <w:rPr>
          <w:color w:val="auto"/>
        </w:rPr>
      </w:pPr>
    </w:p>
    <w:p w14:paraId="38D4EC90" w14:textId="247032B6" w:rsidR="009C09A5" w:rsidRPr="00EB1561" w:rsidRDefault="009C09A5" w:rsidP="0008645D">
      <w:pPr>
        <w:rPr>
          <w:b/>
          <w:color w:val="auto"/>
        </w:rPr>
      </w:pPr>
      <w:r w:rsidRPr="00EB1561">
        <w:rPr>
          <w:b/>
          <w:color w:val="auto"/>
        </w:rPr>
        <w:t>Figure</w:t>
      </w:r>
      <w:r w:rsidR="008F201C" w:rsidRPr="00EB1561">
        <w:rPr>
          <w:b/>
          <w:color w:val="auto"/>
        </w:rPr>
        <w:t xml:space="preserve"> </w:t>
      </w:r>
      <w:r w:rsidRPr="00EB1561">
        <w:rPr>
          <w:b/>
          <w:color w:val="auto"/>
        </w:rPr>
        <w:t xml:space="preserve">3. Workflow of </w:t>
      </w:r>
      <w:r w:rsidR="008F201C" w:rsidRPr="00EB1561">
        <w:rPr>
          <w:b/>
          <w:color w:val="auto"/>
        </w:rPr>
        <w:t>protocol</w:t>
      </w:r>
      <w:r w:rsidR="00443525" w:rsidRPr="00EB1561">
        <w:rPr>
          <w:b/>
          <w:color w:val="auto"/>
        </w:rPr>
        <w:t xml:space="preserve">. </w:t>
      </w:r>
    </w:p>
    <w:p w14:paraId="7F5636D9" w14:textId="77777777" w:rsidR="0008645D" w:rsidRPr="00EB1561" w:rsidRDefault="0008645D" w:rsidP="0008645D">
      <w:pPr>
        <w:rPr>
          <w:color w:val="auto"/>
        </w:rPr>
      </w:pPr>
    </w:p>
    <w:p w14:paraId="7EF56583" w14:textId="6E030F3D" w:rsidR="00BA07DB" w:rsidRPr="00EB1561" w:rsidRDefault="00BA07DB" w:rsidP="0008645D">
      <w:pPr>
        <w:rPr>
          <w:color w:val="auto"/>
        </w:rPr>
      </w:pPr>
      <w:r w:rsidRPr="00EB1561">
        <w:rPr>
          <w:b/>
          <w:color w:val="auto"/>
        </w:rPr>
        <w:t xml:space="preserve">Figure </w:t>
      </w:r>
      <w:r w:rsidR="00CA4538" w:rsidRPr="00EB1561">
        <w:rPr>
          <w:b/>
          <w:color w:val="auto"/>
          <w:lang w:eastAsia="zh-CN"/>
        </w:rPr>
        <w:t>4</w:t>
      </w:r>
      <w:r w:rsidRPr="00EB1561">
        <w:rPr>
          <w:b/>
          <w:color w:val="auto"/>
        </w:rPr>
        <w:t xml:space="preserve">. </w:t>
      </w:r>
      <w:r w:rsidR="00D52CC1" w:rsidRPr="00EB1561">
        <w:rPr>
          <w:b/>
          <w:color w:val="auto"/>
        </w:rPr>
        <w:t>A ful</w:t>
      </w:r>
      <w:r w:rsidR="008F201C" w:rsidRPr="00EB1561">
        <w:rPr>
          <w:b/>
          <w:color w:val="auto"/>
        </w:rPr>
        <w:t>l</w:t>
      </w:r>
      <w:r w:rsidR="00D52CC1" w:rsidRPr="00EB1561">
        <w:rPr>
          <w:b/>
          <w:color w:val="auto"/>
        </w:rPr>
        <w:t xml:space="preserve"> rescue of AIS by </w:t>
      </w:r>
      <w:r w:rsidR="008F201C" w:rsidRPr="00EB1561">
        <w:rPr>
          <w:b/>
          <w:color w:val="auto"/>
        </w:rPr>
        <w:t xml:space="preserve">480kDa </w:t>
      </w:r>
      <w:r w:rsidR="009C09A5" w:rsidRPr="00EB1561">
        <w:rPr>
          <w:b/>
          <w:color w:val="auto"/>
        </w:rPr>
        <w:t xml:space="preserve">AnkG in </w:t>
      </w:r>
      <w:r w:rsidR="00AD301A" w:rsidRPr="00EB1561">
        <w:rPr>
          <w:b/>
          <w:i/>
          <w:color w:val="auto"/>
        </w:rPr>
        <w:t>ANK3</w:t>
      </w:r>
      <w:r w:rsidR="00AD301A" w:rsidRPr="00EB1561">
        <w:rPr>
          <w:b/>
          <w:color w:val="auto"/>
        </w:rPr>
        <w:t>-E22/23-flox</w:t>
      </w:r>
      <w:r w:rsidR="00AD301A" w:rsidRPr="00EB1561">
        <w:rPr>
          <w:color w:val="auto"/>
        </w:rPr>
        <w:t xml:space="preserve"> </w:t>
      </w:r>
      <w:r w:rsidR="009C09A5" w:rsidRPr="00EB1561">
        <w:rPr>
          <w:b/>
          <w:color w:val="auto"/>
        </w:rPr>
        <w:t xml:space="preserve">neurons transfected with </w:t>
      </w:r>
      <w:proofErr w:type="spellStart"/>
      <w:r w:rsidR="009C09A5" w:rsidRPr="00EB1561">
        <w:rPr>
          <w:b/>
          <w:color w:val="auto"/>
        </w:rPr>
        <w:t>Cre</w:t>
      </w:r>
      <w:proofErr w:type="spellEnd"/>
      <w:r w:rsidR="0080303A" w:rsidRPr="00EB1561">
        <w:rPr>
          <w:b/>
          <w:color w:val="auto"/>
        </w:rPr>
        <w:t>.</w:t>
      </w:r>
      <w:r w:rsidR="00A27B3A" w:rsidRPr="00EB1561">
        <w:rPr>
          <w:b/>
          <w:color w:val="auto"/>
        </w:rPr>
        <w:t xml:space="preserve"> </w:t>
      </w:r>
      <w:r w:rsidR="007E62C8" w:rsidRPr="00EB1561">
        <w:rPr>
          <w:color w:val="auto"/>
        </w:rPr>
        <w:t>3</w:t>
      </w:r>
      <w:r w:rsidR="008C6017" w:rsidRPr="00EB1561">
        <w:rPr>
          <w:color w:val="auto"/>
        </w:rPr>
        <w:t xml:space="preserve"> </w:t>
      </w:r>
      <w:r w:rsidR="0008645D" w:rsidRPr="00EB1561">
        <w:rPr>
          <w:color w:val="auto"/>
        </w:rPr>
        <w:t>div</w:t>
      </w:r>
      <w:r w:rsidR="007E62C8" w:rsidRPr="00EB1561">
        <w:rPr>
          <w:color w:val="auto"/>
        </w:rPr>
        <w:t xml:space="preserve"> neurons of </w:t>
      </w:r>
      <w:r w:rsidR="00BA21F4" w:rsidRPr="00EB1561">
        <w:rPr>
          <w:i/>
          <w:color w:val="auto"/>
        </w:rPr>
        <w:t>ANK3</w:t>
      </w:r>
      <w:r w:rsidR="00BA21F4" w:rsidRPr="00EB1561">
        <w:rPr>
          <w:color w:val="auto"/>
        </w:rPr>
        <w:t>-E22/23</w:t>
      </w:r>
      <w:r w:rsidR="00BA21F4" w:rsidRPr="00EB1561">
        <w:rPr>
          <w:color w:val="auto"/>
          <w:vertAlign w:val="superscript"/>
        </w:rPr>
        <w:t>f/f</w:t>
      </w:r>
      <w:r w:rsidR="00AD301A" w:rsidRPr="00EB1561">
        <w:rPr>
          <w:color w:val="auto"/>
        </w:rPr>
        <w:t xml:space="preserve"> </w:t>
      </w:r>
      <w:r w:rsidR="007E62C8" w:rsidRPr="00EB1561">
        <w:rPr>
          <w:color w:val="auto"/>
        </w:rPr>
        <w:t xml:space="preserve">mice were </w:t>
      </w:r>
      <w:r w:rsidR="00CA4538" w:rsidRPr="00EB1561">
        <w:rPr>
          <w:color w:val="auto"/>
        </w:rPr>
        <w:t xml:space="preserve">transfected with Cre-BFP </w:t>
      </w:r>
      <w:r w:rsidR="00CA4538" w:rsidRPr="00EB1561">
        <w:rPr>
          <w:b/>
          <w:color w:val="auto"/>
        </w:rPr>
        <w:t>(A)</w:t>
      </w:r>
      <w:r w:rsidR="00CA4538" w:rsidRPr="00EB1561">
        <w:rPr>
          <w:color w:val="auto"/>
        </w:rPr>
        <w:t xml:space="preserve"> or </w:t>
      </w:r>
      <w:r w:rsidR="007E62C8" w:rsidRPr="00EB1561">
        <w:rPr>
          <w:color w:val="auto"/>
        </w:rPr>
        <w:t>with a Cre-BFP and</w:t>
      </w:r>
      <w:r w:rsidR="00D52CC1" w:rsidRPr="00EB1561">
        <w:rPr>
          <w:color w:val="auto"/>
        </w:rPr>
        <w:t xml:space="preserve"> wild type 480</w:t>
      </w:r>
      <w:r w:rsidR="00DB0909" w:rsidRPr="00EB1561">
        <w:rPr>
          <w:color w:val="auto"/>
        </w:rPr>
        <w:t xml:space="preserve"> </w:t>
      </w:r>
      <w:r w:rsidR="00D52CC1" w:rsidRPr="00EB1561">
        <w:rPr>
          <w:color w:val="auto"/>
        </w:rPr>
        <w:t>kDa ankyrin-G</w:t>
      </w:r>
      <w:r w:rsidR="00CA4538" w:rsidRPr="00EB1561">
        <w:rPr>
          <w:color w:val="auto"/>
        </w:rPr>
        <w:t xml:space="preserve">-GFP </w:t>
      </w:r>
      <w:r w:rsidR="00CA4538" w:rsidRPr="00EB1561">
        <w:rPr>
          <w:b/>
          <w:color w:val="auto"/>
        </w:rPr>
        <w:t>(B)</w:t>
      </w:r>
      <w:r w:rsidR="00D52CC1" w:rsidRPr="00EB1561">
        <w:rPr>
          <w:color w:val="auto"/>
        </w:rPr>
        <w:t>. Neurons were</w:t>
      </w:r>
      <w:r w:rsidR="00E4121E" w:rsidRPr="00EB1561">
        <w:rPr>
          <w:color w:val="auto"/>
        </w:rPr>
        <w:t xml:space="preserve"> fixed</w:t>
      </w:r>
      <w:r w:rsidR="007E62C8" w:rsidRPr="00EB1561">
        <w:rPr>
          <w:color w:val="auto"/>
        </w:rPr>
        <w:t xml:space="preserve"> </w:t>
      </w:r>
      <w:r w:rsidR="00E4121E" w:rsidRPr="00EB1561">
        <w:rPr>
          <w:color w:val="auto"/>
        </w:rPr>
        <w:t xml:space="preserve">at 7 </w:t>
      </w:r>
      <w:r w:rsidR="0008645D" w:rsidRPr="00EB1561">
        <w:rPr>
          <w:color w:val="auto"/>
        </w:rPr>
        <w:t>div</w:t>
      </w:r>
      <w:r w:rsidR="00E4121E" w:rsidRPr="00EB1561">
        <w:rPr>
          <w:color w:val="auto"/>
        </w:rPr>
        <w:t xml:space="preserve"> and </w:t>
      </w:r>
      <w:r w:rsidR="00137774" w:rsidRPr="00EB1561">
        <w:rPr>
          <w:color w:val="auto"/>
        </w:rPr>
        <w:t>stained for ankyrin-</w:t>
      </w:r>
      <w:r w:rsidR="007E62C8" w:rsidRPr="00EB1561">
        <w:rPr>
          <w:color w:val="auto"/>
        </w:rPr>
        <w:t>G</w:t>
      </w:r>
      <w:r w:rsidR="00137774" w:rsidRPr="00EB1561">
        <w:rPr>
          <w:color w:val="auto"/>
        </w:rPr>
        <w:t xml:space="preserve"> (</w:t>
      </w:r>
      <w:proofErr w:type="spellStart"/>
      <w:r w:rsidR="00137774" w:rsidRPr="00EB1561">
        <w:rPr>
          <w:color w:val="auto"/>
        </w:rPr>
        <w:t>ankG</w:t>
      </w:r>
      <w:proofErr w:type="spellEnd"/>
      <w:r w:rsidR="00137774" w:rsidRPr="00EB1561">
        <w:rPr>
          <w:color w:val="auto"/>
        </w:rPr>
        <w:t>)</w:t>
      </w:r>
      <w:r w:rsidR="007E62C8" w:rsidRPr="00EB1561">
        <w:rPr>
          <w:color w:val="auto"/>
        </w:rPr>
        <w:t xml:space="preserve">, </w:t>
      </w:r>
      <w:r w:rsidR="00E556FC" w:rsidRPr="00EB1561">
        <w:rPr>
          <w:rFonts w:ascii="Symbol" w:hAnsi="Symbol"/>
          <w:color w:val="auto"/>
          <w:lang w:eastAsia="zh-CN"/>
        </w:rPr>
        <w:t></w:t>
      </w:r>
      <w:r w:rsidR="007E62C8" w:rsidRPr="00EB1561">
        <w:rPr>
          <w:rFonts w:hint="eastAsia"/>
          <w:color w:val="auto"/>
          <w:lang w:eastAsia="zh-CN"/>
        </w:rPr>
        <w:t>4</w:t>
      </w:r>
      <w:r w:rsidR="007E62C8" w:rsidRPr="00EB1561">
        <w:rPr>
          <w:color w:val="auto"/>
        </w:rPr>
        <w:t>-spectrin (</w:t>
      </w:r>
      <w:r w:rsidR="00E556FC" w:rsidRPr="00EB1561">
        <w:rPr>
          <w:rFonts w:ascii="Symbol" w:hAnsi="Symbol"/>
          <w:color w:val="auto"/>
          <w:lang w:eastAsia="zh-CN"/>
        </w:rPr>
        <w:t></w:t>
      </w:r>
      <w:r w:rsidR="0080303A" w:rsidRPr="00EB1561">
        <w:rPr>
          <w:color w:val="auto"/>
        </w:rPr>
        <w:t>4</w:t>
      </w:r>
      <w:r w:rsidR="007E62C8" w:rsidRPr="00EB1561">
        <w:rPr>
          <w:color w:val="auto"/>
        </w:rPr>
        <w:t xml:space="preserve">), </w:t>
      </w:r>
      <w:proofErr w:type="spellStart"/>
      <w:r w:rsidR="007E62C8" w:rsidRPr="00EB1561">
        <w:rPr>
          <w:color w:val="auto"/>
        </w:rPr>
        <w:t>neurofascin</w:t>
      </w:r>
      <w:proofErr w:type="spellEnd"/>
      <w:r w:rsidR="007E62C8" w:rsidRPr="00EB1561">
        <w:rPr>
          <w:color w:val="auto"/>
        </w:rPr>
        <w:t xml:space="preserve"> (</w:t>
      </w:r>
      <w:proofErr w:type="spellStart"/>
      <w:r w:rsidR="007E62C8" w:rsidRPr="00EB1561">
        <w:rPr>
          <w:color w:val="auto"/>
        </w:rPr>
        <w:t>Nf</w:t>
      </w:r>
      <w:proofErr w:type="spellEnd"/>
      <w:r w:rsidR="007E62C8" w:rsidRPr="00EB1561">
        <w:rPr>
          <w:color w:val="auto"/>
        </w:rPr>
        <w:t xml:space="preserve">) </w:t>
      </w:r>
      <w:r w:rsidR="00E4121E" w:rsidRPr="00EB1561">
        <w:rPr>
          <w:color w:val="auto"/>
        </w:rPr>
        <w:t>and</w:t>
      </w:r>
      <w:r w:rsidR="007E62C8" w:rsidRPr="00EB1561">
        <w:rPr>
          <w:color w:val="auto"/>
        </w:rPr>
        <w:t xml:space="preserve"> voltage gated sodium channels (VSVG). White arrow head </w:t>
      </w:r>
      <w:r w:rsidR="008F201C" w:rsidRPr="00EB1561">
        <w:rPr>
          <w:color w:val="auto"/>
        </w:rPr>
        <w:t>points to</w:t>
      </w:r>
      <w:r w:rsidR="007E62C8" w:rsidRPr="00EB1561">
        <w:rPr>
          <w:color w:val="auto"/>
        </w:rPr>
        <w:t xml:space="preserve"> the AIS of a</w:t>
      </w:r>
      <w:r w:rsidR="00D52CC1" w:rsidRPr="00EB1561">
        <w:rPr>
          <w:color w:val="auto"/>
        </w:rPr>
        <w:t xml:space="preserve"> </w:t>
      </w:r>
      <w:r w:rsidR="007E62C8" w:rsidRPr="00EB1561">
        <w:rPr>
          <w:color w:val="auto"/>
        </w:rPr>
        <w:t>transfected neuron. Scale bar is 20</w:t>
      </w:r>
      <w:r w:rsidR="008C6017" w:rsidRPr="00EB1561">
        <w:rPr>
          <w:color w:val="auto"/>
        </w:rPr>
        <w:t xml:space="preserve"> </w:t>
      </w:r>
      <w:r w:rsidR="00E556FC" w:rsidRPr="00EB1561">
        <w:rPr>
          <w:rFonts w:ascii="Symbol" w:hAnsi="Symbol"/>
          <w:color w:val="auto"/>
        </w:rPr>
        <w:t></w:t>
      </w:r>
      <w:r w:rsidR="007E62C8" w:rsidRPr="00EB1561">
        <w:rPr>
          <w:color w:val="auto"/>
        </w:rPr>
        <w:t>m.</w:t>
      </w:r>
      <w:r w:rsidR="00F83B50" w:rsidRPr="00EB1561">
        <w:rPr>
          <w:color w:val="auto"/>
          <w:lang w:eastAsia="zh-CN"/>
        </w:rPr>
        <w:t xml:space="preserve"> </w:t>
      </w:r>
      <w:r w:rsidR="00F83B50" w:rsidRPr="00EB1561">
        <w:rPr>
          <w:rFonts w:hint="eastAsia"/>
          <w:color w:val="auto"/>
          <w:lang w:eastAsia="zh-CN"/>
        </w:rPr>
        <w:t>This</w:t>
      </w:r>
      <w:r w:rsidR="00F83B50" w:rsidRPr="00EB1561">
        <w:rPr>
          <w:color w:val="auto"/>
          <w:lang w:eastAsia="zh-CN"/>
        </w:rPr>
        <w:t xml:space="preserve"> </w:t>
      </w:r>
      <w:r w:rsidR="00F83B50" w:rsidRPr="00EB1561">
        <w:rPr>
          <w:rFonts w:hint="eastAsia"/>
          <w:color w:val="auto"/>
          <w:lang w:eastAsia="zh-CN"/>
        </w:rPr>
        <w:t>figure</w:t>
      </w:r>
      <w:r w:rsidR="00F83B50" w:rsidRPr="00EB1561">
        <w:rPr>
          <w:color w:val="auto"/>
          <w:lang w:eastAsia="zh-CN"/>
        </w:rPr>
        <w:t xml:space="preserve"> </w:t>
      </w:r>
      <w:r w:rsidR="00E556FC" w:rsidRPr="00EB1561">
        <w:rPr>
          <w:rFonts w:hint="eastAsia"/>
          <w:color w:val="auto"/>
          <w:lang w:eastAsia="zh-CN"/>
        </w:rPr>
        <w:t>was</w:t>
      </w:r>
      <w:r w:rsidR="00E556FC" w:rsidRPr="00EB1561">
        <w:rPr>
          <w:color w:val="auto"/>
          <w:lang w:eastAsia="zh-CN"/>
        </w:rPr>
        <w:t xml:space="preserve"> </w:t>
      </w:r>
      <w:r w:rsidR="00E556FC" w:rsidRPr="00EB1561">
        <w:rPr>
          <w:rFonts w:hint="eastAsia"/>
          <w:color w:val="auto"/>
          <w:lang w:eastAsia="zh-CN"/>
        </w:rPr>
        <w:t>adapted</w:t>
      </w:r>
      <w:r w:rsidR="00F83B50" w:rsidRPr="00EB1561">
        <w:rPr>
          <w:color w:val="auto"/>
          <w:lang w:eastAsia="zh-CN"/>
        </w:rPr>
        <w:t xml:space="preserve"> </w:t>
      </w:r>
      <w:r w:rsidR="00F83B50" w:rsidRPr="00EB1561">
        <w:rPr>
          <w:rFonts w:hint="eastAsia"/>
          <w:color w:val="auto"/>
          <w:lang w:eastAsia="zh-CN"/>
        </w:rPr>
        <w:t>from</w:t>
      </w:r>
      <w:r w:rsidR="00F83B50" w:rsidRPr="00EB1561">
        <w:rPr>
          <w:color w:val="auto"/>
          <w:lang w:eastAsia="zh-CN"/>
        </w:rPr>
        <w:t xml:space="preserve"> </w:t>
      </w:r>
      <w:r w:rsidR="00F00F2B" w:rsidRPr="00EB1561">
        <w:rPr>
          <w:color w:val="auto"/>
          <w:lang w:eastAsia="zh-CN"/>
        </w:rPr>
        <w:t>Y</w:t>
      </w:r>
      <w:r w:rsidR="005D2918" w:rsidRPr="00EB1561">
        <w:rPr>
          <w:rFonts w:hint="eastAsia"/>
          <w:color w:val="auto"/>
          <w:lang w:eastAsia="zh-CN"/>
        </w:rPr>
        <w:t>ang</w:t>
      </w:r>
      <w:r w:rsidR="005D2918" w:rsidRPr="00EB1561">
        <w:rPr>
          <w:color w:val="auto"/>
          <w:lang w:eastAsia="zh-CN"/>
        </w:rPr>
        <w:t xml:space="preserve"> </w:t>
      </w:r>
      <w:r w:rsidR="005D2918" w:rsidRPr="00EB1561">
        <w:rPr>
          <w:rFonts w:hint="eastAsia"/>
          <w:color w:val="auto"/>
          <w:lang w:eastAsia="zh-CN"/>
        </w:rPr>
        <w:t>et</w:t>
      </w:r>
      <w:r w:rsidR="005D2918" w:rsidRPr="00EB1561">
        <w:rPr>
          <w:color w:val="auto"/>
          <w:lang w:eastAsia="zh-CN"/>
        </w:rPr>
        <w:t xml:space="preserve"> </w:t>
      </w:r>
      <w:r w:rsidR="005D2918" w:rsidRPr="00EB1561">
        <w:rPr>
          <w:rFonts w:hint="eastAsia"/>
          <w:color w:val="auto"/>
          <w:lang w:eastAsia="zh-CN"/>
        </w:rPr>
        <w:t>al</w:t>
      </w:r>
      <w:r w:rsidR="005D2918" w:rsidRPr="00EB1561">
        <w:rPr>
          <w:color w:val="auto"/>
          <w:lang w:eastAsia="zh-CN"/>
        </w:rPr>
        <w:t xml:space="preserve"> </w:t>
      </w:r>
      <w:r w:rsidR="005D2918" w:rsidRPr="00EB1561">
        <w:rPr>
          <w:color w:val="auto"/>
        </w:rPr>
        <w:fldChar w:fldCharType="begin">
          <w:fldData xml:space="preserve">PEVuZE5vdGU+PENpdGU+PEF1dGhvcj5ZYW5nPC9BdXRob3I+PFllYXI+MjAxOTwvWWVhcj48UmVj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</w:fldData>
        </w:fldChar>
      </w:r>
      <w:r w:rsidR="00CE3015" w:rsidRPr="00EB1561">
        <w:rPr>
          <w:color w:val="auto"/>
        </w:rPr>
        <w:instrText xml:space="preserve"> ADDIN EN.CITE </w:instrText>
      </w:r>
      <w:r w:rsidR="00CE3015" w:rsidRPr="00EB1561">
        <w:rPr>
          <w:color w:val="auto"/>
        </w:rPr>
        <w:fldChar w:fldCharType="begin">
          <w:fldData xml:space="preserve">PEVuZE5vdGU+PENpdGU+PEF1dGhvcj5ZYW5nPC9BdXRob3I+PFllYXI+MjAxOTwvWWVhcj48UmVj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</w:fldData>
        </w:fldChar>
      </w:r>
      <w:r w:rsidR="00CE3015" w:rsidRPr="00EB1561">
        <w:rPr>
          <w:color w:val="auto"/>
        </w:rPr>
        <w:instrText xml:space="preserve"> ADDIN EN.CITE.DATA </w:instrText>
      </w:r>
      <w:r w:rsidR="00CE3015" w:rsidRPr="00EB1561">
        <w:rPr>
          <w:color w:val="auto"/>
        </w:rPr>
      </w:r>
      <w:r w:rsidR="00CE3015" w:rsidRPr="00EB1561">
        <w:rPr>
          <w:color w:val="auto"/>
        </w:rPr>
        <w:fldChar w:fldCharType="end"/>
      </w:r>
      <w:r w:rsidR="005D2918" w:rsidRPr="00EB1561">
        <w:rPr>
          <w:color w:val="auto"/>
        </w:rPr>
      </w:r>
      <w:r w:rsidR="005D2918" w:rsidRPr="00EB1561">
        <w:rPr>
          <w:color w:val="auto"/>
        </w:rPr>
        <w:fldChar w:fldCharType="separate"/>
      </w:r>
      <w:r w:rsidR="00CE3015" w:rsidRPr="00EB1561">
        <w:rPr>
          <w:noProof/>
          <w:color w:val="auto"/>
          <w:vertAlign w:val="superscript"/>
        </w:rPr>
        <w:t>16</w:t>
      </w:r>
      <w:r w:rsidR="005D2918" w:rsidRPr="00EB1561">
        <w:rPr>
          <w:color w:val="auto"/>
        </w:rPr>
        <w:fldChar w:fldCharType="end"/>
      </w:r>
      <w:r w:rsidR="005D2918" w:rsidRPr="00EB1561">
        <w:rPr>
          <w:color w:val="auto"/>
          <w:lang w:eastAsia="zh-CN"/>
        </w:rPr>
        <w:t>.</w:t>
      </w:r>
      <w:r w:rsidR="0074587D" w:rsidRPr="00EB1561">
        <w:rPr>
          <w:color w:val="auto"/>
          <w:lang w:eastAsia="zh-CN"/>
        </w:rPr>
        <w:t xml:space="preserve"> </w:t>
      </w:r>
      <w:r w:rsidR="0074587D" w:rsidRPr="00EB1561">
        <w:rPr>
          <w:b/>
          <w:color w:val="auto"/>
        </w:rPr>
        <w:t>(C)</w:t>
      </w:r>
      <w:r w:rsidR="0080303A" w:rsidRPr="00EB1561">
        <w:rPr>
          <w:rFonts w:hint="eastAsia"/>
          <w:color w:val="auto"/>
          <w:lang w:eastAsia="zh-CN"/>
        </w:rPr>
        <w:t xml:space="preserve"> </w:t>
      </w:r>
      <w:r w:rsidR="005737DE" w:rsidRPr="00EB1561">
        <w:rPr>
          <w:color w:val="auto"/>
          <w:lang w:eastAsia="zh-CN"/>
        </w:rPr>
        <w:t xml:space="preserve">Two unhealthy neurons transfected with </w:t>
      </w:r>
      <w:proofErr w:type="spellStart"/>
      <w:r w:rsidR="005737DE" w:rsidRPr="00EB1561">
        <w:rPr>
          <w:color w:val="auto"/>
          <w:lang w:eastAsia="zh-CN"/>
        </w:rPr>
        <w:t>tdTM</w:t>
      </w:r>
      <w:proofErr w:type="spellEnd"/>
      <w:r w:rsidR="005737DE" w:rsidRPr="00EB1561">
        <w:rPr>
          <w:color w:val="auto"/>
          <w:lang w:eastAsia="zh-CN"/>
        </w:rPr>
        <w:t xml:space="preserve"> and </w:t>
      </w:r>
      <w:r w:rsidR="005737DE" w:rsidRPr="00EB1561">
        <w:rPr>
          <w:color w:val="auto"/>
        </w:rPr>
        <w:t>480</w:t>
      </w:r>
      <w:r w:rsidR="00F54057" w:rsidRPr="00EB1561">
        <w:rPr>
          <w:color w:val="auto"/>
        </w:rPr>
        <w:t xml:space="preserve"> </w:t>
      </w:r>
      <w:r w:rsidR="005737DE" w:rsidRPr="00EB1561">
        <w:rPr>
          <w:color w:val="auto"/>
        </w:rPr>
        <w:t>kDa ankyrin-G-GFP were shown. The formation of aggregates</w:t>
      </w:r>
      <w:r w:rsidR="005A745F" w:rsidRPr="00EB1561">
        <w:rPr>
          <w:color w:val="auto"/>
        </w:rPr>
        <w:t xml:space="preserve"> (circled in white and enlarged)</w:t>
      </w:r>
      <w:r w:rsidR="005737DE" w:rsidRPr="00EB1561">
        <w:rPr>
          <w:color w:val="auto"/>
        </w:rPr>
        <w:t xml:space="preserve"> is a sign of unhealthy neurons. Top: 480</w:t>
      </w:r>
      <w:r w:rsidR="00DB0909" w:rsidRPr="00EB1561">
        <w:rPr>
          <w:color w:val="auto"/>
        </w:rPr>
        <w:t xml:space="preserve"> </w:t>
      </w:r>
      <w:r w:rsidR="005737DE" w:rsidRPr="00EB1561">
        <w:rPr>
          <w:color w:val="auto"/>
        </w:rPr>
        <w:t>kDa ankyrin-G show</w:t>
      </w:r>
      <w:r w:rsidR="0074587D" w:rsidRPr="00EB1561">
        <w:rPr>
          <w:color w:val="auto"/>
        </w:rPr>
        <w:t>s</w:t>
      </w:r>
      <w:r w:rsidR="006057F9" w:rsidRPr="00EB1561">
        <w:rPr>
          <w:color w:val="auto"/>
        </w:rPr>
        <w:t xml:space="preserve"> up</w:t>
      </w:r>
      <w:r w:rsidR="005737DE" w:rsidRPr="00EB1561">
        <w:rPr>
          <w:color w:val="auto"/>
        </w:rPr>
        <w:t xml:space="preserve"> at the non-AIS region (pointed by white arrow heads. </w:t>
      </w:r>
      <w:r w:rsidR="006057F9" w:rsidRPr="00EB1561">
        <w:rPr>
          <w:color w:val="auto"/>
        </w:rPr>
        <w:t xml:space="preserve">Bottom: Neuron formed 3 AIS and ectopic accumulation of ankyrin-G on soma. </w:t>
      </w:r>
      <w:r w:rsidR="008C6017" w:rsidRPr="00EB1561">
        <w:rPr>
          <w:color w:val="auto"/>
        </w:rPr>
        <w:t xml:space="preserve">Scale bar is 20 </w:t>
      </w:r>
      <w:r w:rsidR="008C6017" w:rsidRPr="00EB1561">
        <w:rPr>
          <w:rFonts w:ascii="Symbol" w:hAnsi="Symbol"/>
          <w:color w:val="auto"/>
        </w:rPr>
        <w:t></w:t>
      </w:r>
      <w:r w:rsidR="008C6017" w:rsidRPr="00EB1561">
        <w:rPr>
          <w:color w:val="auto"/>
        </w:rPr>
        <w:t>m.</w:t>
      </w:r>
    </w:p>
    <w:p w14:paraId="6E2CC58D" w14:textId="77777777" w:rsidR="0008645D" w:rsidRPr="00EB1561" w:rsidRDefault="0008645D" w:rsidP="0008645D">
      <w:pPr>
        <w:rPr>
          <w:b/>
          <w:color w:val="auto"/>
          <w:lang w:eastAsia="zh-CN"/>
        </w:rPr>
      </w:pPr>
    </w:p>
    <w:p w14:paraId="27444E86" w14:textId="21038FC7" w:rsidR="00BA07DB" w:rsidRPr="00EB1561" w:rsidRDefault="00BA07DB" w:rsidP="0008645D">
      <w:pPr>
        <w:rPr>
          <w:color w:val="auto"/>
        </w:rPr>
      </w:pPr>
      <w:r w:rsidRPr="00EB1561">
        <w:rPr>
          <w:b/>
          <w:color w:val="auto"/>
        </w:rPr>
        <w:t xml:space="preserve">Figure </w:t>
      </w:r>
      <w:r w:rsidR="002C77D1" w:rsidRPr="00EB1561">
        <w:rPr>
          <w:b/>
          <w:color w:val="auto"/>
        </w:rPr>
        <w:t>5</w:t>
      </w:r>
      <w:r w:rsidRPr="00EB1561">
        <w:rPr>
          <w:b/>
          <w:color w:val="auto"/>
        </w:rPr>
        <w:t xml:space="preserve">. </w:t>
      </w:r>
      <w:r w:rsidR="00041783" w:rsidRPr="00EB1561">
        <w:rPr>
          <w:b/>
          <w:color w:val="auto"/>
        </w:rPr>
        <w:t>Quantif</w:t>
      </w:r>
      <w:r w:rsidR="00C451D1" w:rsidRPr="00EB1561">
        <w:rPr>
          <w:b/>
          <w:color w:val="auto"/>
        </w:rPr>
        <w:t xml:space="preserve">ication of </w:t>
      </w:r>
      <w:r w:rsidR="00D52CC1" w:rsidRPr="00EB1561">
        <w:rPr>
          <w:b/>
          <w:color w:val="auto"/>
        </w:rPr>
        <w:t>AIS</w:t>
      </w:r>
      <w:r w:rsidR="00C451D1" w:rsidRPr="00EB1561">
        <w:rPr>
          <w:b/>
          <w:color w:val="auto"/>
        </w:rPr>
        <w:t xml:space="preserve"> </w:t>
      </w:r>
      <w:r w:rsidR="00F45795" w:rsidRPr="00EB1561">
        <w:rPr>
          <w:b/>
          <w:color w:val="auto"/>
        </w:rPr>
        <w:t>structural change</w:t>
      </w:r>
      <w:r w:rsidRPr="00EB1561">
        <w:rPr>
          <w:color w:val="auto"/>
        </w:rPr>
        <w:t xml:space="preserve">. </w:t>
      </w:r>
      <w:r w:rsidR="0008645D" w:rsidRPr="00EB1561">
        <w:rPr>
          <w:color w:val="auto"/>
        </w:rPr>
        <w:t>div</w:t>
      </w:r>
      <w:r w:rsidR="00D52CC1" w:rsidRPr="00EB1561">
        <w:rPr>
          <w:color w:val="auto"/>
        </w:rPr>
        <w:t xml:space="preserve">3 neurons of </w:t>
      </w:r>
      <w:r w:rsidR="00BA21F4" w:rsidRPr="00EB1561">
        <w:rPr>
          <w:i/>
          <w:color w:val="auto"/>
        </w:rPr>
        <w:t>ANK3</w:t>
      </w:r>
      <w:r w:rsidR="00BA21F4" w:rsidRPr="00EB1561">
        <w:rPr>
          <w:color w:val="auto"/>
        </w:rPr>
        <w:t>-E22/23</w:t>
      </w:r>
      <w:r w:rsidR="00BA21F4" w:rsidRPr="00EB1561">
        <w:rPr>
          <w:color w:val="auto"/>
          <w:vertAlign w:val="superscript"/>
        </w:rPr>
        <w:t>f/f</w:t>
      </w:r>
      <w:r w:rsidR="00AD301A" w:rsidRPr="00EB1561">
        <w:rPr>
          <w:color w:val="auto"/>
        </w:rPr>
        <w:t xml:space="preserve"> </w:t>
      </w:r>
      <w:r w:rsidR="00041783" w:rsidRPr="00EB1561">
        <w:rPr>
          <w:color w:val="auto"/>
        </w:rPr>
        <w:t xml:space="preserve">mice were transfected with </w:t>
      </w:r>
      <w:r w:rsidR="00D52CC1" w:rsidRPr="00EB1561">
        <w:rPr>
          <w:color w:val="auto"/>
        </w:rPr>
        <w:t xml:space="preserve">Cre-BFP and </w:t>
      </w:r>
      <w:r w:rsidR="00F00C34" w:rsidRPr="00EB1561">
        <w:rPr>
          <w:color w:val="auto"/>
        </w:rPr>
        <w:t>wild type 480</w:t>
      </w:r>
      <w:r w:rsidR="0074587D" w:rsidRPr="00EB1561">
        <w:rPr>
          <w:color w:val="auto"/>
        </w:rPr>
        <w:t xml:space="preserve"> </w:t>
      </w:r>
      <w:r w:rsidR="00F00C34" w:rsidRPr="00EB1561">
        <w:rPr>
          <w:color w:val="auto"/>
        </w:rPr>
        <w:t>kDa ankyrin-G or 480</w:t>
      </w:r>
      <w:r w:rsidR="0074587D" w:rsidRPr="00EB1561">
        <w:rPr>
          <w:color w:val="auto"/>
        </w:rPr>
        <w:t xml:space="preserve"> </w:t>
      </w:r>
      <w:r w:rsidR="00F00C34" w:rsidRPr="00EB1561">
        <w:rPr>
          <w:color w:val="auto"/>
        </w:rPr>
        <w:t>kDa ankyrin-G</w:t>
      </w:r>
      <w:r w:rsidR="0018366D" w:rsidRPr="00EB1561">
        <w:rPr>
          <w:color w:val="auto"/>
        </w:rPr>
        <w:t>-K2864N</w:t>
      </w:r>
      <w:r w:rsidR="00F00C34" w:rsidRPr="00EB1561">
        <w:rPr>
          <w:color w:val="auto"/>
        </w:rPr>
        <w:t xml:space="preserve">. At 7 </w:t>
      </w:r>
      <w:r w:rsidR="0008645D" w:rsidRPr="00EB1561">
        <w:rPr>
          <w:color w:val="auto"/>
        </w:rPr>
        <w:lastRenderedPageBreak/>
        <w:t>div</w:t>
      </w:r>
      <w:r w:rsidR="00F00C34" w:rsidRPr="00EB1561">
        <w:rPr>
          <w:color w:val="auto"/>
        </w:rPr>
        <w:t xml:space="preserve">, neurons were </w:t>
      </w:r>
      <w:r w:rsidR="00AE3400" w:rsidRPr="00EB1561">
        <w:rPr>
          <w:color w:val="auto"/>
        </w:rPr>
        <w:t xml:space="preserve">fixed and </w:t>
      </w:r>
      <w:r w:rsidR="00D52CC1" w:rsidRPr="00EB1561">
        <w:rPr>
          <w:color w:val="auto"/>
        </w:rPr>
        <w:t xml:space="preserve">stained for </w:t>
      </w:r>
      <w:r w:rsidR="0074587D" w:rsidRPr="00EB1561">
        <w:rPr>
          <w:color w:val="auto"/>
        </w:rPr>
        <w:t>a</w:t>
      </w:r>
      <w:r w:rsidR="00D52CC1" w:rsidRPr="00EB1561">
        <w:rPr>
          <w:color w:val="auto"/>
        </w:rPr>
        <w:t>nk</w:t>
      </w:r>
      <w:r w:rsidR="0074587D" w:rsidRPr="00EB1561">
        <w:rPr>
          <w:color w:val="auto"/>
        </w:rPr>
        <w:t>yrin-</w:t>
      </w:r>
      <w:r w:rsidR="00D52CC1" w:rsidRPr="00EB1561">
        <w:rPr>
          <w:color w:val="auto"/>
        </w:rPr>
        <w:t>G</w:t>
      </w:r>
      <w:r w:rsidR="00F00C34" w:rsidRPr="00EB1561">
        <w:rPr>
          <w:color w:val="auto"/>
        </w:rPr>
        <w:t xml:space="preserve">. </w:t>
      </w:r>
      <w:r w:rsidR="00E1421A" w:rsidRPr="00EB1561">
        <w:rPr>
          <w:color w:val="auto"/>
        </w:rPr>
        <w:t>Representative images show</w:t>
      </w:r>
      <w:r w:rsidR="0008645D" w:rsidRPr="00EB1561">
        <w:rPr>
          <w:color w:val="auto"/>
        </w:rPr>
        <w:t xml:space="preserve"> the</w:t>
      </w:r>
      <w:r w:rsidR="00E1421A" w:rsidRPr="00EB1561">
        <w:rPr>
          <w:color w:val="auto"/>
        </w:rPr>
        <w:t xml:space="preserve"> ankyrin-G signal at the AIS</w:t>
      </w:r>
      <w:r w:rsidR="0052269A" w:rsidRPr="00EB1561">
        <w:rPr>
          <w:color w:val="auto"/>
        </w:rPr>
        <w:t>. The green line and yellow line indicate where the line for AIS intensity measurement</w:t>
      </w:r>
      <w:r w:rsidR="004E53B0" w:rsidRPr="00EB1561">
        <w:rPr>
          <w:color w:val="auto"/>
        </w:rPr>
        <w:t xml:space="preserve"> was drew</w:t>
      </w:r>
      <w:r w:rsidR="0052269A" w:rsidRPr="00EB1561">
        <w:rPr>
          <w:color w:val="auto"/>
        </w:rPr>
        <w:t xml:space="preserve">. </w:t>
      </w:r>
      <w:r w:rsidR="008013BE" w:rsidRPr="00EB1561">
        <w:rPr>
          <w:color w:val="auto"/>
        </w:rPr>
        <w:t xml:space="preserve">White dash line circled the cell body of the transfected neuron. Scale bar is 20 </w:t>
      </w:r>
      <w:r w:rsidR="008C6017" w:rsidRPr="00EB1561">
        <w:rPr>
          <w:rFonts w:ascii="Symbol" w:hAnsi="Symbol"/>
          <w:color w:val="auto"/>
        </w:rPr>
        <w:t></w:t>
      </w:r>
      <w:r w:rsidR="008C6017" w:rsidRPr="00EB1561">
        <w:rPr>
          <w:color w:val="auto"/>
        </w:rPr>
        <w:t>m</w:t>
      </w:r>
      <w:r w:rsidR="008013BE" w:rsidRPr="00EB1561">
        <w:rPr>
          <w:color w:val="auto"/>
        </w:rPr>
        <w:t xml:space="preserve">. </w:t>
      </w:r>
      <w:r w:rsidR="00434E42" w:rsidRPr="00EB1561">
        <w:rPr>
          <w:color w:val="auto"/>
        </w:rPr>
        <w:t>Average AIS intensity</w:t>
      </w:r>
      <w:r w:rsidR="002F45FC" w:rsidRPr="00EB1561">
        <w:rPr>
          <w:color w:val="auto"/>
        </w:rPr>
        <w:t xml:space="preserve"> for both </w:t>
      </w:r>
      <w:r w:rsidR="00555EDE" w:rsidRPr="00EB1561">
        <w:rPr>
          <w:color w:val="auto"/>
        </w:rPr>
        <w:t>conditions</w:t>
      </w:r>
      <w:r w:rsidR="00434E42" w:rsidRPr="00EB1561">
        <w:rPr>
          <w:color w:val="auto"/>
        </w:rPr>
        <w:t xml:space="preserve"> is plotted alone distance and aligned with non-transfected cells (n=10).</w:t>
      </w:r>
    </w:p>
    <w:p w14:paraId="75182EC3" w14:textId="77777777" w:rsidR="00B32616" w:rsidRPr="00EB1561" w:rsidRDefault="00B32616" w:rsidP="0008645D">
      <w:pPr>
        <w:rPr>
          <w:color w:val="auto"/>
        </w:rPr>
      </w:pPr>
    </w:p>
    <w:p w14:paraId="67C5929A" w14:textId="681D6F41" w:rsidR="001347E8" w:rsidRPr="00EB1561" w:rsidRDefault="006305D7" w:rsidP="0008645D">
      <w:pPr>
        <w:rPr>
          <w:b/>
          <w:color w:val="auto"/>
        </w:rPr>
      </w:pPr>
      <w:r w:rsidRPr="00EB1561">
        <w:rPr>
          <w:b/>
          <w:color w:val="auto"/>
        </w:rPr>
        <w:t>DISCUSSION</w:t>
      </w:r>
      <w:r w:rsidRPr="00EB1561">
        <w:rPr>
          <w:b/>
          <w:bCs/>
          <w:color w:val="auto"/>
        </w:rPr>
        <w:t xml:space="preserve">: </w:t>
      </w:r>
    </w:p>
    <w:p w14:paraId="2D29D418" w14:textId="5975566B" w:rsidR="0039269E" w:rsidRPr="00EB1561" w:rsidRDefault="0074587D" w:rsidP="0008645D">
      <w:pPr>
        <w:rPr>
          <w:color w:val="auto"/>
        </w:rPr>
      </w:pPr>
      <w:r w:rsidRPr="00EB1561">
        <w:rPr>
          <w:color w:val="auto"/>
        </w:rPr>
        <w:t xml:space="preserve">The assembly of </w:t>
      </w:r>
      <w:r w:rsidR="0016781C" w:rsidRPr="00EB1561">
        <w:rPr>
          <w:color w:val="auto"/>
        </w:rPr>
        <w:t xml:space="preserve">AIS </w:t>
      </w:r>
      <w:r w:rsidRPr="00EB1561">
        <w:rPr>
          <w:color w:val="auto"/>
        </w:rPr>
        <w:t>is organized by 480 kDa ankyrin-G</w:t>
      </w:r>
      <w:r w:rsidR="006F65F9" w:rsidRPr="00EB1561">
        <w:rPr>
          <w:color w:val="auto"/>
        </w:rPr>
        <w:t>.</w:t>
      </w:r>
      <w:r w:rsidR="00A27B3A" w:rsidRPr="00EB1561">
        <w:rPr>
          <w:color w:val="auto"/>
        </w:rPr>
        <w:t xml:space="preserve"> </w:t>
      </w:r>
      <w:r w:rsidR="00EA4AC7" w:rsidRPr="00EB1561">
        <w:rPr>
          <w:color w:val="auto"/>
        </w:rPr>
        <w:t>However,</w:t>
      </w:r>
      <w:r w:rsidR="00A27B3A" w:rsidRPr="00EB1561">
        <w:rPr>
          <w:color w:val="auto"/>
        </w:rPr>
        <w:t xml:space="preserve"> </w:t>
      </w:r>
      <w:r w:rsidR="00A813C8" w:rsidRPr="00EB1561">
        <w:rPr>
          <w:color w:val="auto"/>
        </w:rPr>
        <w:t>ankyrin-G has shorter isoforms that</w:t>
      </w:r>
      <w:r w:rsidR="00FE54CA" w:rsidRPr="00EB1561">
        <w:rPr>
          <w:color w:val="auto"/>
        </w:rPr>
        <w:t xml:space="preserve"> can target to the AIS of wildtype neurons, which</w:t>
      </w:r>
      <w:r w:rsidR="00A27B3A" w:rsidRPr="00EB1561">
        <w:rPr>
          <w:color w:val="auto"/>
        </w:rPr>
        <w:t xml:space="preserve"> </w:t>
      </w:r>
      <w:r w:rsidR="00A813C8" w:rsidRPr="00EB1561">
        <w:rPr>
          <w:color w:val="auto"/>
        </w:rPr>
        <w:t xml:space="preserve">may </w:t>
      </w:r>
      <w:r w:rsidR="00FE54CA" w:rsidRPr="00EB1561">
        <w:rPr>
          <w:color w:val="auto"/>
        </w:rPr>
        <w:t xml:space="preserve">lead to difficulty in interpretation of structure-function analyses of </w:t>
      </w:r>
      <w:r w:rsidR="00FB07CA" w:rsidRPr="00EB1561">
        <w:rPr>
          <w:color w:val="auto"/>
        </w:rPr>
        <w:t>AIS assembly</w:t>
      </w:r>
      <w:r w:rsidR="00A813C8" w:rsidRPr="00EB1561">
        <w:rPr>
          <w:color w:val="auto"/>
        </w:rPr>
        <w:t>.</w:t>
      </w:r>
      <w:r w:rsidR="00A27B3A" w:rsidRPr="00EB1561">
        <w:rPr>
          <w:color w:val="auto"/>
        </w:rPr>
        <w:t xml:space="preserve"> </w:t>
      </w:r>
      <w:r w:rsidR="002102D0" w:rsidRPr="00EB1561">
        <w:rPr>
          <w:color w:val="auto"/>
        </w:rPr>
        <w:t>Here we present</w:t>
      </w:r>
      <w:r w:rsidR="007678B6" w:rsidRPr="00EB1561">
        <w:rPr>
          <w:color w:val="auto"/>
        </w:rPr>
        <w:t xml:space="preserve"> </w:t>
      </w:r>
      <w:r w:rsidR="00FE54CA" w:rsidRPr="00EB1561">
        <w:rPr>
          <w:color w:val="auto"/>
        </w:rPr>
        <w:t xml:space="preserve">a </w:t>
      </w:r>
      <w:r w:rsidR="002102D0" w:rsidRPr="00EB1561">
        <w:rPr>
          <w:color w:val="auto"/>
        </w:rPr>
        <w:t xml:space="preserve">method </w:t>
      </w:r>
      <w:r w:rsidR="0039269E" w:rsidRPr="00EB1561">
        <w:rPr>
          <w:color w:val="auto"/>
        </w:rPr>
        <w:t>us</w:t>
      </w:r>
      <w:r w:rsidR="00FE54CA" w:rsidRPr="00EB1561">
        <w:rPr>
          <w:color w:val="auto"/>
        </w:rPr>
        <w:t>ing</w:t>
      </w:r>
      <w:r w:rsidR="0039269E" w:rsidRPr="00EB1561">
        <w:rPr>
          <w:color w:val="auto"/>
        </w:rPr>
        <w:t xml:space="preserve"> neuron</w:t>
      </w:r>
      <w:r w:rsidR="00FB07CA" w:rsidRPr="00EB1561">
        <w:rPr>
          <w:color w:val="auto"/>
        </w:rPr>
        <w:t>s</w:t>
      </w:r>
      <w:r w:rsidR="0039269E" w:rsidRPr="00EB1561">
        <w:rPr>
          <w:color w:val="auto"/>
        </w:rPr>
        <w:t xml:space="preserve"> from </w:t>
      </w:r>
      <w:r w:rsidR="00AD301A" w:rsidRPr="00EB1561">
        <w:rPr>
          <w:i/>
          <w:color w:val="auto"/>
        </w:rPr>
        <w:t>ANK3</w:t>
      </w:r>
      <w:r w:rsidR="00AD301A" w:rsidRPr="00EB1561">
        <w:rPr>
          <w:color w:val="auto"/>
        </w:rPr>
        <w:t xml:space="preserve">-E22/23-flox </w:t>
      </w:r>
      <w:r w:rsidR="0039269E" w:rsidRPr="00EB1561">
        <w:rPr>
          <w:color w:val="auto"/>
        </w:rPr>
        <w:t>mice</w:t>
      </w:r>
      <w:r w:rsidR="00FE54CA" w:rsidRPr="00EB1561">
        <w:rPr>
          <w:color w:val="auto"/>
        </w:rPr>
        <w:t xml:space="preserve"> that allows study of de novo assembly of the AIS</w:t>
      </w:r>
      <w:r w:rsidR="0039269E" w:rsidRPr="00EB1561">
        <w:rPr>
          <w:color w:val="auto"/>
        </w:rPr>
        <w:t xml:space="preserve">. </w:t>
      </w:r>
      <w:r w:rsidR="002102D0" w:rsidRPr="00EB1561">
        <w:rPr>
          <w:color w:val="auto"/>
        </w:rPr>
        <w:t xml:space="preserve">By </w:t>
      </w:r>
      <w:r w:rsidR="0039269E" w:rsidRPr="00EB1561">
        <w:rPr>
          <w:color w:val="auto"/>
        </w:rPr>
        <w:t xml:space="preserve">transfecting </w:t>
      </w:r>
      <w:r w:rsidR="00EC78B4" w:rsidRPr="00EB1561">
        <w:rPr>
          <w:color w:val="auto"/>
        </w:rPr>
        <w:t xml:space="preserve">with </w:t>
      </w:r>
      <w:proofErr w:type="spellStart"/>
      <w:r w:rsidR="0039269E" w:rsidRPr="00EB1561">
        <w:rPr>
          <w:color w:val="auto"/>
        </w:rPr>
        <w:t>Cre</w:t>
      </w:r>
      <w:proofErr w:type="spellEnd"/>
      <w:r w:rsidR="0039269E" w:rsidRPr="00EB1561">
        <w:rPr>
          <w:color w:val="auto"/>
        </w:rPr>
        <w:t>-BFP</w:t>
      </w:r>
      <w:r w:rsidR="00FB07CA" w:rsidRPr="00EB1561">
        <w:rPr>
          <w:color w:val="auto"/>
        </w:rPr>
        <w:t xml:space="preserve"> at 3 </w:t>
      </w:r>
      <w:r w:rsidR="0008645D" w:rsidRPr="00EB1561">
        <w:rPr>
          <w:color w:val="auto"/>
        </w:rPr>
        <w:t>div</w:t>
      </w:r>
      <w:r w:rsidR="002625EA" w:rsidRPr="00EB1561">
        <w:rPr>
          <w:color w:val="auto"/>
        </w:rPr>
        <w:t xml:space="preserve">, </w:t>
      </w:r>
      <w:r w:rsidR="007678B6" w:rsidRPr="00EB1561">
        <w:rPr>
          <w:color w:val="auto"/>
        </w:rPr>
        <w:t xml:space="preserve">we eliminate </w:t>
      </w:r>
      <w:r w:rsidR="002625EA" w:rsidRPr="00EB1561">
        <w:rPr>
          <w:color w:val="auto"/>
        </w:rPr>
        <w:t xml:space="preserve">the </w:t>
      </w:r>
      <w:r w:rsidR="007678B6" w:rsidRPr="00EB1561">
        <w:rPr>
          <w:color w:val="auto"/>
        </w:rPr>
        <w:t xml:space="preserve">all endogenous </w:t>
      </w:r>
      <w:r w:rsidR="002625EA" w:rsidRPr="00EB1561">
        <w:rPr>
          <w:color w:val="auto"/>
        </w:rPr>
        <w:t>isoforms of ankyrin-G</w:t>
      </w:r>
      <w:r w:rsidR="007678B6" w:rsidRPr="00EB1561">
        <w:rPr>
          <w:color w:val="auto"/>
        </w:rPr>
        <w:t xml:space="preserve">. </w:t>
      </w:r>
      <w:r w:rsidR="00FB07CA" w:rsidRPr="00EB1561">
        <w:rPr>
          <w:color w:val="auto"/>
        </w:rPr>
        <w:t xml:space="preserve">We </w:t>
      </w:r>
      <w:r w:rsidR="00352B8C" w:rsidRPr="00EB1561">
        <w:rPr>
          <w:color w:val="auto"/>
        </w:rPr>
        <w:t xml:space="preserve">could </w:t>
      </w:r>
      <w:r w:rsidR="00FB07CA" w:rsidRPr="00EB1561">
        <w:rPr>
          <w:color w:val="auto"/>
        </w:rPr>
        <w:t xml:space="preserve">also co-transfect 480 kDa ankyrin-G to rescue the formation of AIS. </w:t>
      </w:r>
      <w:r w:rsidR="00352B8C" w:rsidRPr="00EB1561">
        <w:rPr>
          <w:color w:val="auto"/>
        </w:rPr>
        <w:t xml:space="preserve">This allows study </w:t>
      </w:r>
      <w:r w:rsidR="00FE54CA" w:rsidRPr="00EB1561">
        <w:rPr>
          <w:color w:val="auto"/>
        </w:rPr>
        <w:t xml:space="preserve">of </w:t>
      </w:r>
      <w:r w:rsidR="00352B8C" w:rsidRPr="00EB1561">
        <w:rPr>
          <w:color w:val="auto"/>
        </w:rPr>
        <w:t>AIS formation in a clean system</w:t>
      </w:r>
      <w:r w:rsidR="002A6039" w:rsidRPr="00EB1561">
        <w:rPr>
          <w:color w:val="auto"/>
        </w:rPr>
        <w:t>.</w:t>
      </w:r>
      <w:r w:rsidR="00456449" w:rsidRPr="00EB1561">
        <w:rPr>
          <w:color w:val="auto"/>
        </w:rPr>
        <w:t xml:space="preserve"> </w:t>
      </w:r>
      <w:r w:rsidR="00AA2FB1" w:rsidRPr="00EB1561">
        <w:rPr>
          <w:color w:val="auto"/>
        </w:rPr>
        <w:t>By f</w:t>
      </w:r>
      <w:r w:rsidR="00456449" w:rsidRPr="00EB1561">
        <w:rPr>
          <w:color w:val="auto"/>
        </w:rPr>
        <w:t>urther</w:t>
      </w:r>
      <w:r w:rsidR="002A6039" w:rsidRPr="00EB1561">
        <w:rPr>
          <w:color w:val="auto"/>
        </w:rPr>
        <w:t xml:space="preserve"> adopting the Banker culture system</w:t>
      </w:r>
      <w:r w:rsidR="007678B6" w:rsidRPr="00EB1561">
        <w:rPr>
          <w:color w:val="auto"/>
        </w:rPr>
        <w:t xml:space="preserve"> which improves viability without complications of glial cell over-growth</w:t>
      </w:r>
      <w:r w:rsidR="002A6039" w:rsidRPr="00EB1561">
        <w:rPr>
          <w:color w:val="auto"/>
        </w:rPr>
        <w:t>, we could reach a high transfection efficiency</w:t>
      </w:r>
      <w:r w:rsidR="00690606" w:rsidRPr="00EB1561">
        <w:rPr>
          <w:color w:val="auto"/>
        </w:rPr>
        <w:t xml:space="preserve">, which </w:t>
      </w:r>
      <w:r w:rsidR="00352B8C" w:rsidRPr="00EB1561">
        <w:rPr>
          <w:color w:val="auto"/>
        </w:rPr>
        <w:t>provide us enough</w:t>
      </w:r>
      <w:r w:rsidR="007678B6" w:rsidRPr="00EB1561">
        <w:rPr>
          <w:color w:val="auto"/>
        </w:rPr>
        <w:t xml:space="preserve"> neurons for </w:t>
      </w:r>
      <w:r w:rsidR="002A6039" w:rsidRPr="00EB1561">
        <w:rPr>
          <w:color w:val="auto"/>
        </w:rPr>
        <w:t>quantitative measurement of AIS</w:t>
      </w:r>
      <w:r w:rsidR="007678B6" w:rsidRPr="00EB1561">
        <w:rPr>
          <w:color w:val="auto"/>
        </w:rPr>
        <w:t xml:space="preserve"> dimensions</w:t>
      </w:r>
      <w:r w:rsidR="002A6039" w:rsidRPr="00EB1561">
        <w:rPr>
          <w:color w:val="auto"/>
        </w:rPr>
        <w:t>.</w:t>
      </w:r>
      <w:r w:rsidR="00A27B3A" w:rsidRPr="00EB1561">
        <w:rPr>
          <w:color w:val="auto"/>
        </w:rPr>
        <w:t xml:space="preserve"> </w:t>
      </w:r>
    </w:p>
    <w:p w14:paraId="6E5DCB3D" w14:textId="77777777" w:rsidR="002A6039" w:rsidRPr="00EB1561" w:rsidRDefault="002A6039" w:rsidP="0008645D">
      <w:pPr>
        <w:rPr>
          <w:color w:val="auto"/>
        </w:rPr>
      </w:pPr>
    </w:p>
    <w:p w14:paraId="6FFBD0ED" w14:textId="01212F2D" w:rsidR="00690D32" w:rsidRPr="00EB1561" w:rsidRDefault="00C26D99" w:rsidP="0008645D">
      <w:pPr>
        <w:rPr>
          <w:color w:val="auto"/>
          <w:lang w:eastAsia="zh-CN"/>
        </w:rPr>
      </w:pPr>
      <w:r w:rsidRPr="00EB1561">
        <w:rPr>
          <w:color w:val="auto"/>
          <w:lang w:eastAsia="zh-CN"/>
        </w:rPr>
        <w:t>There are s</w:t>
      </w:r>
      <w:r w:rsidR="00493FE1" w:rsidRPr="00EB1561">
        <w:rPr>
          <w:color w:val="auto"/>
          <w:lang w:eastAsia="zh-CN"/>
        </w:rPr>
        <w:t xml:space="preserve">everal critical steps in this protocol. </w:t>
      </w:r>
      <w:r w:rsidR="00DD3A3A">
        <w:rPr>
          <w:color w:val="auto"/>
          <w:lang w:eastAsia="zh-CN"/>
        </w:rPr>
        <w:t>The first critical step is considering</w:t>
      </w:r>
      <w:r w:rsidR="00B704C2" w:rsidRPr="00EB1561">
        <w:rPr>
          <w:color w:val="auto"/>
          <w:lang w:eastAsia="zh-CN"/>
        </w:rPr>
        <w:t xml:space="preserve"> the best time window to do the transfection, which</w:t>
      </w:r>
      <w:r w:rsidR="00CF543E" w:rsidRPr="00EB1561">
        <w:rPr>
          <w:color w:val="auto"/>
          <w:lang w:eastAsia="zh-CN"/>
        </w:rPr>
        <w:t xml:space="preserve"> needs</w:t>
      </w:r>
      <w:r w:rsidR="00690D32" w:rsidRPr="00EB1561">
        <w:rPr>
          <w:color w:val="auto"/>
          <w:lang w:eastAsia="zh-CN"/>
        </w:rPr>
        <w:t xml:space="preserve"> to be early enough to prevent the assembly of AIS</w:t>
      </w:r>
      <w:r w:rsidR="00B704C2" w:rsidRPr="00EB1561">
        <w:rPr>
          <w:color w:val="auto"/>
          <w:lang w:eastAsia="zh-CN"/>
        </w:rPr>
        <w:t xml:space="preserve"> and</w:t>
      </w:r>
      <w:r w:rsidR="00F27DA0" w:rsidRPr="00EB1561">
        <w:rPr>
          <w:color w:val="auto"/>
          <w:lang w:eastAsia="zh-CN"/>
        </w:rPr>
        <w:t xml:space="preserve"> </w:t>
      </w:r>
      <w:r w:rsidR="003E5C71" w:rsidRPr="00EB1561">
        <w:rPr>
          <w:color w:val="auto"/>
          <w:lang w:eastAsia="zh-CN"/>
        </w:rPr>
        <w:t xml:space="preserve">late enough </w:t>
      </w:r>
      <w:r w:rsidR="00C6572F" w:rsidRPr="00EB1561">
        <w:rPr>
          <w:color w:val="auto"/>
          <w:lang w:eastAsia="zh-CN"/>
        </w:rPr>
        <w:t>to reach</w:t>
      </w:r>
      <w:r w:rsidR="00622256" w:rsidRPr="00EB1561">
        <w:rPr>
          <w:color w:val="auto"/>
          <w:lang w:eastAsia="zh-CN"/>
        </w:rPr>
        <w:t xml:space="preserve"> the</w:t>
      </w:r>
      <w:r w:rsidR="00690D32" w:rsidRPr="00EB1561">
        <w:rPr>
          <w:color w:val="auto"/>
          <w:lang w:eastAsia="zh-CN"/>
        </w:rPr>
        <w:t xml:space="preserve"> high</w:t>
      </w:r>
      <w:r w:rsidR="00692954" w:rsidRPr="00EB1561">
        <w:rPr>
          <w:color w:val="auto"/>
          <w:lang w:eastAsia="zh-CN"/>
        </w:rPr>
        <w:t>est</w:t>
      </w:r>
      <w:r w:rsidR="00672714" w:rsidRPr="00EB1561">
        <w:rPr>
          <w:color w:val="auto"/>
          <w:lang w:eastAsia="zh-CN"/>
        </w:rPr>
        <w:t xml:space="preserve"> transfection</w:t>
      </w:r>
      <w:r w:rsidR="005D7069" w:rsidRPr="00EB1561">
        <w:rPr>
          <w:color w:val="auto"/>
          <w:lang w:eastAsia="zh-CN"/>
        </w:rPr>
        <w:t xml:space="preserve"> </w:t>
      </w:r>
      <w:r w:rsidR="00690D32" w:rsidRPr="00EB1561">
        <w:rPr>
          <w:color w:val="auto"/>
          <w:lang w:eastAsia="zh-CN"/>
        </w:rPr>
        <w:t>efficiency.</w:t>
      </w:r>
      <w:r w:rsidR="00880FA3" w:rsidRPr="00EB1561">
        <w:rPr>
          <w:color w:val="auto"/>
          <w:lang w:eastAsia="zh-CN"/>
        </w:rPr>
        <w:t xml:space="preserve"> We tried </w:t>
      </w:r>
      <w:r w:rsidR="00880FA3" w:rsidRPr="00EB1561">
        <w:rPr>
          <w:color w:val="auto"/>
        </w:rPr>
        <w:t xml:space="preserve">0 </w:t>
      </w:r>
      <w:r w:rsidR="0008645D" w:rsidRPr="00EB1561">
        <w:rPr>
          <w:color w:val="auto"/>
        </w:rPr>
        <w:t>div</w:t>
      </w:r>
      <w:r w:rsidR="00880FA3" w:rsidRPr="00EB1561">
        <w:rPr>
          <w:color w:val="auto"/>
        </w:rPr>
        <w:t xml:space="preserve"> electroporation transfection, which gave about 10% transfection efficiency with </w:t>
      </w:r>
      <w:proofErr w:type="spellStart"/>
      <w:r w:rsidR="00880FA3" w:rsidRPr="00EB1561">
        <w:rPr>
          <w:color w:val="auto"/>
        </w:rPr>
        <w:t>Cre</w:t>
      </w:r>
      <w:proofErr w:type="spellEnd"/>
      <w:r w:rsidR="00880FA3" w:rsidRPr="00EB1561">
        <w:rPr>
          <w:color w:val="auto"/>
        </w:rPr>
        <w:t xml:space="preserve">-BFP </w:t>
      </w:r>
      <w:proofErr w:type="gramStart"/>
      <w:r w:rsidR="00880FA3" w:rsidRPr="00EB1561">
        <w:rPr>
          <w:color w:val="auto"/>
        </w:rPr>
        <w:t>only</w:t>
      </w:r>
      <w:proofErr w:type="gramEnd"/>
      <w:r w:rsidR="0008645D" w:rsidRPr="00EB1561">
        <w:rPr>
          <w:color w:val="auto"/>
        </w:rPr>
        <w:t xml:space="preserve"> b</w:t>
      </w:r>
      <w:r w:rsidR="00880FA3" w:rsidRPr="00EB1561">
        <w:rPr>
          <w:color w:val="auto"/>
        </w:rPr>
        <w:t>ut we were never able to transfect 480</w:t>
      </w:r>
      <w:r w:rsidR="00816E9F" w:rsidRPr="00EB1561">
        <w:rPr>
          <w:color w:val="auto"/>
        </w:rPr>
        <w:t xml:space="preserve"> </w:t>
      </w:r>
      <w:r w:rsidR="00880FA3" w:rsidRPr="00EB1561">
        <w:rPr>
          <w:color w:val="auto"/>
        </w:rPr>
        <w:t xml:space="preserve">kDa Ankyrin-G at 0 </w:t>
      </w:r>
      <w:r w:rsidR="0008645D" w:rsidRPr="00EB1561">
        <w:rPr>
          <w:color w:val="auto"/>
        </w:rPr>
        <w:t>div</w:t>
      </w:r>
      <w:r w:rsidR="00880FA3" w:rsidRPr="00EB1561">
        <w:rPr>
          <w:color w:val="auto"/>
        </w:rPr>
        <w:t>. We suspect it is due to the large size of the plasmid (about 20</w:t>
      </w:r>
      <w:r w:rsidR="00816E9F" w:rsidRPr="00EB1561">
        <w:rPr>
          <w:color w:val="auto"/>
        </w:rPr>
        <w:t xml:space="preserve"> </w:t>
      </w:r>
      <w:r w:rsidR="0008645D" w:rsidRPr="00EB1561">
        <w:rPr>
          <w:color w:val="auto"/>
        </w:rPr>
        <w:t>kb</w:t>
      </w:r>
      <w:r w:rsidR="00880FA3" w:rsidRPr="00EB1561">
        <w:rPr>
          <w:color w:val="auto"/>
        </w:rPr>
        <w:t xml:space="preserve">). </w:t>
      </w:r>
      <w:r w:rsidR="00690D32" w:rsidRPr="00EB1561">
        <w:rPr>
          <w:color w:val="auto"/>
          <w:lang w:eastAsia="zh-CN"/>
        </w:rPr>
        <w:t>Primary cultured hippocampal neuron</w:t>
      </w:r>
      <w:r w:rsidR="00F27DA0" w:rsidRPr="00EB1561">
        <w:rPr>
          <w:color w:val="auto"/>
          <w:lang w:eastAsia="zh-CN"/>
        </w:rPr>
        <w:t>s</w:t>
      </w:r>
      <w:r w:rsidR="00690D32" w:rsidRPr="00EB1561">
        <w:rPr>
          <w:color w:val="auto"/>
          <w:lang w:eastAsia="zh-CN"/>
        </w:rPr>
        <w:t xml:space="preserve"> ha</w:t>
      </w:r>
      <w:r w:rsidR="00F27DA0" w:rsidRPr="00EB1561">
        <w:rPr>
          <w:color w:val="auto"/>
          <w:lang w:eastAsia="zh-CN"/>
        </w:rPr>
        <w:t>ve</w:t>
      </w:r>
      <w:r w:rsidR="00672714" w:rsidRPr="00EB1561">
        <w:rPr>
          <w:color w:val="auto"/>
          <w:lang w:eastAsia="zh-CN"/>
        </w:rPr>
        <w:t xml:space="preserve"> a</w:t>
      </w:r>
      <w:r w:rsidR="00690D32" w:rsidRPr="00EB1561">
        <w:rPr>
          <w:color w:val="auto"/>
          <w:lang w:eastAsia="zh-CN"/>
        </w:rPr>
        <w:t xml:space="preserve"> narrow window for transfection, which is between 3-5 days</w:t>
      </w:r>
      <w:r w:rsidR="002102D0" w:rsidRPr="00EB1561">
        <w:rPr>
          <w:color w:val="auto"/>
        </w:rPr>
        <w:t>.</w:t>
      </w:r>
      <w:r w:rsidR="00690D32" w:rsidRPr="00EB1561">
        <w:rPr>
          <w:color w:val="auto"/>
        </w:rPr>
        <w:t xml:space="preserve"> </w:t>
      </w:r>
      <w:r w:rsidR="00B704C2" w:rsidRPr="00EB1561">
        <w:rPr>
          <w:color w:val="auto"/>
          <w:lang w:eastAsia="zh-CN"/>
        </w:rPr>
        <w:t>The</w:t>
      </w:r>
      <w:r w:rsidR="00F704F5" w:rsidRPr="00EB1561">
        <w:rPr>
          <w:color w:val="auto"/>
          <w:lang w:eastAsia="zh-CN"/>
        </w:rPr>
        <w:t xml:space="preserve"> accumulation of ankyrin-G at</w:t>
      </w:r>
      <w:r w:rsidR="00F27DA0" w:rsidRPr="00EB1561">
        <w:rPr>
          <w:color w:val="auto"/>
          <w:lang w:eastAsia="zh-CN"/>
        </w:rPr>
        <w:t xml:space="preserve"> the</w:t>
      </w:r>
      <w:r w:rsidR="00F704F5" w:rsidRPr="00EB1561">
        <w:rPr>
          <w:color w:val="auto"/>
          <w:lang w:eastAsia="zh-CN"/>
        </w:rPr>
        <w:t xml:space="preserve"> AIS </w:t>
      </w:r>
      <w:r w:rsidR="00B704C2" w:rsidRPr="00EB1561">
        <w:rPr>
          <w:color w:val="auto"/>
          <w:lang w:eastAsia="zh-CN"/>
        </w:rPr>
        <w:t>start</w:t>
      </w:r>
      <w:r w:rsidR="00DD3A3A">
        <w:rPr>
          <w:color w:val="auto"/>
          <w:lang w:eastAsia="zh-CN"/>
        </w:rPr>
        <w:t>s</w:t>
      </w:r>
      <w:r w:rsidR="00B704C2" w:rsidRPr="00EB1561">
        <w:rPr>
          <w:color w:val="auto"/>
          <w:lang w:eastAsia="zh-CN"/>
        </w:rPr>
        <w:t xml:space="preserve"> from</w:t>
      </w:r>
      <w:r w:rsidR="00F704F5" w:rsidRPr="00EB1561">
        <w:rPr>
          <w:color w:val="auto"/>
          <w:lang w:eastAsia="zh-CN"/>
        </w:rPr>
        <w:t xml:space="preserve"> 3 </w:t>
      </w:r>
      <w:r w:rsidR="0008645D" w:rsidRPr="00EB1561">
        <w:rPr>
          <w:color w:val="auto"/>
          <w:lang w:eastAsia="zh-CN"/>
        </w:rPr>
        <w:t>div</w:t>
      </w:r>
      <w:r w:rsidR="00F704F5" w:rsidRPr="00EB1561">
        <w:rPr>
          <w:color w:val="auto"/>
          <w:lang w:eastAsia="zh-CN"/>
        </w:rPr>
        <w:t xml:space="preserve">. When we transfect </w:t>
      </w:r>
      <w:proofErr w:type="spellStart"/>
      <w:r w:rsidR="00F704F5" w:rsidRPr="00EB1561">
        <w:rPr>
          <w:color w:val="auto"/>
          <w:lang w:eastAsia="zh-CN"/>
        </w:rPr>
        <w:t>Cre</w:t>
      </w:r>
      <w:proofErr w:type="spellEnd"/>
      <w:r w:rsidR="00F704F5" w:rsidRPr="00EB1561">
        <w:rPr>
          <w:color w:val="auto"/>
          <w:lang w:eastAsia="zh-CN"/>
        </w:rPr>
        <w:t xml:space="preserve">-BFP at 3 </w:t>
      </w:r>
      <w:r w:rsidR="0008645D" w:rsidRPr="00EB1561">
        <w:rPr>
          <w:color w:val="auto"/>
          <w:lang w:eastAsia="zh-CN"/>
        </w:rPr>
        <w:t>div</w:t>
      </w:r>
      <w:r w:rsidR="00F704F5" w:rsidRPr="00EB1561">
        <w:rPr>
          <w:color w:val="auto"/>
          <w:lang w:eastAsia="zh-CN"/>
        </w:rPr>
        <w:t xml:space="preserve">, </w:t>
      </w:r>
      <w:r w:rsidR="00880FA3" w:rsidRPr="00EB1561">
        <w:rPr>
          <w:color w:val="auto"/>
          <w:lang w:eastAsia="zh-CN"/>
        </w:rPr>
        <w:t>no</w:t>
      </w:r>
      <w:r w:rsidR="00F704F5" w:rsidRPr="00EB1561">
        <w:rPr>
          <w:color w:val="auto"/>
          <w:lang w:eastAsia="zh-CN"/>
        </w:rPr>
        <w:t xml:space="preserve"> AIS</w:t>
      </w:r>
      <w:r w:rsidR="00880FA3" w:rsidRPr="00EB1561">
        <w:rPr>
          <w:color w:val="auto"/>
          <w:lang w:eastAsia="zh-CN"/>
        </w:rPr>
        <w:t xml:space="preserve"> formation was seen</w:t>
      </w:r>
      <w:r w:rsidR="00F704F5" w:rsidRPr="00EB1561">
        <w:rPr>
          <w:color w:val="auto"/>
          <w:lang w:eastAsia="zh-CN"/>
        </w:rPr>
        <w:t xml:space="preserve"> in transfected </w:t>
      </w:r>
      <w:r w:rsidR="00880FA3" w:rsidRPr="00EB1561">
        <w:rPr>
          <w:color w:val="auto"/>
          <w:lang w:eastAsia="zh-CN"/>
        </w:rPr>
        <w:t xml:space="preserve">neurons </w:t>
      </w:r>
      <w:r w:rsidR="0054536D" w:rsidRPr="00EB1561">
        <w:rPr>
          <w:color w:val="auto"/>
          <w:lang w:eastAsia="zh-CN"/>
        </w:rPr>
        <w:t>(</w:t>
      </w:r>
      <w:r w:rsidR="0054536D" w:rsidRPr="00EB1561">
        <w:rPr>
          <w:b/>
          <w:bCs/>
          <w:color w:val="auto"/>
          <w:lang w:eastAsia="zh-CN"/>
        </w:rPr>
        <w:t>Fig</w:t>
      </w:r>
      <w:r w:rsidR="0008645D" w:rsidRPr="00EB1561">
        <w:rPr>
          <w:b/>
          <w:bCs/>
          <w:color w:val="auto"/>
          <w:lang w:eastAsia="zh-CN"/>
        </w:rPr>
        <w:t xml:space="preserve">ure </w:t>
      </w:r>
      <w:r w:rsidR="0054536D" w:rsidRPr="00EB1561">
        <w:rPr>
          <w:b/>
          <w:bCs/>
          <w:color w:val="auto"/>
          <w:lang w:eastAsia="zh-CN"/>
        </w:rPr>
        <w:t>4A</w:t>
      </w:r>
      <w:r w:rsidR="0054536D" w:rsidRPr="00EB1561">
        <w:rPr>
          <w:color w:val="auto"/>
          <w:lang w:eastAsia="zh-CN"/>
        </w:rPr>
        <w:t>)</w:t>
      </w:r>
      <w:r w:rsidR="00F704F5" w:rsidRPr="00EB1561">
        <w:rPr>
          <w:color w:val="auto"/>
          <w:lang w:eastAsia="zh-CN"/>
        </w:rPr>
        <w:t xml:space="preserve">. </w:t>
      </w:r>
      <w:r w:rsidR="00880FA3" w:rsidRPr="00EB1561">
        <w:rPr>
          <w:color w:val="auto"/>
          <w:lang w:eastAsia="zh-CN"/>
        </w:rPr>
        <w:t>We could get</w:t>
      </w:r>
      <w:r w:rsidR="008C1CD5" w:rsidRPr="00EB1561">
        <w:rPr>
          <w:color w:val="auto"/>
          <w:lang w:eastAsia="zh-CN"/>
        </w:rPr>
        <w:t xml:space="preserve"> </w:t>
      </w:r>
      <w:r w:rsidR="00880FA3" w:rsidRPr="00EB1561">
        <w:rPr>
          <w:color w:val="auto"/>
          <w:lang w:eastAsia="zh-CN"/>
        </w:rPr>
        <w:t>10-20 neurons transfected with</w:t>
      </w:r>
      <w:r w:rsidR="008C1CD5" w:rsidRPr="00EB1561">
        <w:rPr>
          <w:color w:val="auto"/>
          <w:lang w:eastAsia="zh-CN"/>
        </w:rPr>
        <w:t xml:space="preserve"> 480</w:t>
      </w:r>
      <w:r w:rsidR="00816E9F" w:rsidRPr="00EB1561">
        <w:rPr>
          <w:color w:val="auto"/>
          <w:lang w:eastAsia="zh-CN"/>
        </w:rPr>
        <w:t xml:space="preserve"> </w:t>
      </w:r>
      <w:r w:rsidR="008C1CD5" w:rsidRPr="00EB1561">
        <w:rPr>
          <w:color w:val="auto"/>
          <w:lang w:eastAsia="zh-CN"/>
        </w:rPr>
        <w:t xml:space="preserve">kDa ankyrin-G </w:t>
      </w:r>
      <w:r w:rsidR="00880FA3" w:rsidRPr="00EB1561">
        <w:rPr>
          <w:color w:val="auto"/>
          <w:lang w:eastAsia="zh-CN"/>
        </w:rPr>
        <w:t xml:space="preserve">from one </w:t>
      </w:r>
      <w:r w:rsidR="008C1CD5" w:rsidRPr="00EB1561">
        <w:rPr>
          <w:color w:val="auto"/>
          <w:lang w:eastAsia="zh-CN"/>
        </w:rPr>
        <w:t>18</w:t>
      </w:r>
      <w:r w:rsidR="0008645D" w:rsidRPr="00EB1561">
        <w:rPr>
          <w:color w:val="auto"/>
          <w:lang w:eastAsia="zh-CN"/>
        </w:rPr>
        <w:t xml:space="preserve"> </w:t>
      </w:r>
      <w:r w:rsidR="008C1CD5" w:rsidRPr="00EB1561">
        <w:rPr>
          <w:color w:val="auto"/>
          <w:lang w:eastAsia="zh-CN"/>
        </w:rPr>
        <w:t>mm coverslip</w:t>
      </w:r>
      <w:r w:rsidR="003F4BA8" w:rsidRPr="00EB1561">
        <w:rPr>
          <w:color w:val="auto"/>
          <w:lang w:eastAsia="zh-CN"/>
        </w:rPr>
        <w:t xml:space="preserve">. </w:t>
      </w:r>
      <w:r w:rsidR="00B30D6E" w:rsidRPr="00EB1561">
        <w:rPr>
          <w:color w:val="auto"/>
          <w:lang w:eastAsia="zh-CN"/>
        </w:rPr>
        <w:t xml:space="preserve">Also, </w:t>
      </w:r>
      <w:r w:rsidR="007D047B" w:rsidRPr="00EB1561">
        <w:rPr>
          <w:color w:val="auto"/>
          <w:lang w:eastAsia="zh-CN"/>
        </w:rPr>
        <w:t>for the co-transfection rescue experiment, all DNA must be generated under the same promoter</w:t>
      </w:r>
      <w:r w:rsidR="00F021C4" w:rsidRPr="00EB1561">
        <w:rPr>
          <w:color w:val="auto"/>
          <w:lang w:eastAsia="zh-CN"/>
        </w:rPr>
        <w:t xml:space="preserve"> and</w:t>
      </w:r>
      <w:r w:rsidR="00A15E92" w:rsidRPr="00EB1561">
        <w:rPr>
          <w:color w:val="auto"/>
          <w:lang w:eastAsia="zh-CN"/>
        </w:rPr>
        <w:t xml:space="preserve"> </w:t>
      </w:r>
      <w:r w:rsidR="00F021C4" w:rsidRPr="00EB1561">
        <w:rPr>
          <w:color w:val="auto"/>
          <w:lang w:eastAsia="zh-CN"/>
        </w:rPr>
        <w:t>t</w:t>
      </w:r>
      <w:r w:rsidR="00A15E92" w:rsidRPr="00EB1561">
        <w:rPr>
          <w:color w:val="auto"/>
          <w:lang w:eastAsia="zh-CN"/>
        </w:rPr>
        <w:t xml:space="preserve">he ratio of </w:t>
      </w:r>
      <w:proofErr w:type="spellStart"/>
      <w:r w:rsidR="00A15E92" w:rsidRPr="00EB1561">
        <w:rPr>
          <w:color w:val="auto"/>
          <w:lang w:eastAsia="zh-CN"/>
        </w:rPr>
        <w:t>Cre</w:t>
      </w:r>
      <w:proofErr w:type="spellEnd"/>
      <w:r w:rsidR="00A15E92" w:rsidRPr="00EB1561">
        <w:rPr>
          <w:color w:val="auto"/>
          <w:lang w:eastAsia="zh-CN"/>
        </w:rPr>
        <w:t>-BFP and 480</w:t>
      </w:r>
      <w:r w:rsidR="0008645D" w:rsidRPr="00EB1561">
        <w:rPr>
          <w:color w:val="auto"/>
          <w:lang w:eastAsia="zh-CN"/>
        </w:rPr>
        <w:t xml:space="preserve"> </w:t>
      </w:r>
      <w:r w:rsidR="00A15E92" w:rsidRPr="00EB1561">
        <w:rPr>
          <w:color w:val="auto"/>
          <w:lang w:eastAsia="zh-CN"/>
        </w:rPr>
        <w:t xml:space="preserve">kDa ankyrin-G-GFP must be matched. </w:t>
      </w:r>
      <w:r w:rsidR="000C3652" w:rsidRPr="00EB1561">
        <w:rPr>
          <w:color w:val="auto"/>
          <w:lang w:eastAsia="zh-CN"/>
        </w:rPr>
        <w:t>In this experiment, we used chicken beta-actin promoter.</w:t>
      </w:r>
    </w:p>
    <w:p w14:paraId="53DCCEAF" w14:textId="77777777" w:rsidR="00BF1C73" w:rsidRPr="00EB1561" w:rsidRDefault="00BF1C73" w:rsidP="0008645D">
      <w:pPr>
        <w:rPr>
          <w:color w:val="auto"/>
          <w:lang w:eastAsia="zh-CN"/>
        </w:rPr>
      </w:pPr>
    </w:p>
    <w:p w14:paraId="53E8DE2D" w14:textId="6B445787" w:rsidR="007A4DD6" w:rsidRPr="00EB1561" w:rsidRDefault="00F27DA0" w:rsidP="0008645D">
      <w:pPr>
        <w:rPr>
          <w:color w:val="auto"/>
        </w:rPr>
      </w:pPr>
      <w:r w:rsidRPr="00EB1561">
        <w:rPr>
          <w:color w:val="auto"/>
        </w:rPr>
        <w:t xml:space="preserve">Another critical step </w:t>
      </w:r>
      <w:r w:rsidR="00190A75" w:rsidRPr="00EB1561">
        <w:rPr>
          <w:color w:val="auto"/>
        </w:rPr>
        <w:t xml:space="preserve">is </w:t>
      </w:r>
      <w:r w:rsidR="003F4BA8" w:rsidRPr="00EB1561">
        <w:rPr>
          <w:color w:val="auto"/>
        </w:rPr>
        <w:t xml:space="preserve">the </w:t>
      </w:r>
      <w:r w:rsidR="00422DF8" w:rsidRPr="00EB1561">
        <w:rPr>
          <w:color w:val="auto"/>
        </w:rPr>
        <w:t>modifi</w:t>
      </w:r>
      <w:r w:rsidR="008300AC" w:rsidRPr="00EB1561">
        <w:rPr>
          <w:color w:val="auto"/>
        </w:rPr>
        <w:t>cation</w:t>
      </w:r>
      <w:r w:rsidR="00BF1C73" w:rsidRPr="00EB1561">
        <w:rPr>
          <w:color w:val="auto"/>
        </w:rPr>
        <w:t xml:space="preserve"> </w:t>
      </w:r>
      <w:r w:rsidR="003F4BA8" w:rsidRPr="00EB1561">
        <w:rPr>
          <w:color w:val="auto"/>
        </w:rPr>
        <w:t xml:space="preserve">to </w:t>
      </w:r>
      <w:r w:rsidRPr="00EB1561">
        <w:rPr>
          <w:color w:val="auto"/>
        </w:rPr>
        <w:t xml:space="preserve">the </w:t>
      </w:r>
      <w:r w:rsidR="00722EFC" w:rsidRPr="00EB1561">
        <w:rPr>
          <w:color w:val="auto"/>
        </w:rPr>
        <w:t>Banker</w:t>
      </w:r>
      <w:r w:rsidR="00BF1C73" w:rsidRPr="00EB1561">
        <w:rPr>
          <w:color w:val="auto"/>
        </w:rPr>
        <w:t xml:space="preserve"> culture</w:t>
      </w:r>
      <w:r w:rsidR="003F4BA8" w:rsidRPr="00EB1561">
        <w:rPr>
          <w:color w:val="auto"/>
        </w:rPr>
        <w:t>.</w:t>
      </w:r>
      <w:r w:rsidR="00BF1C73" w:rsidRPr="00EB1561">
        <w:rPr>
          <w:color w:val="auto"/>
        </w:rPr>
        <w:t xml:space="preserve"> </w:t>
      </w:r>
      <w:r w:rsidR="00DD3A3A">
        <w:rPr>
          <w:color w:val="auto"/>
        </w:rPr>
        <w:t>The B</w:t>
      </w:r>
      <w:r w:rsidR="00CE16A5" w:rsidRPr="00EB1561">
        <w:rPr>
          <w:color w:val="auto"/>
        </w:rPr>
        <w:t>anker culture was developed for culturing embryonic rat neuron</w:t>
      </w:r>
      <w:r w:rsidR="00563C97" w:rsidRPr="00EB1561">
        <w:rPr>
          <w:color w:val="auto"/>
        </w:rPr>
        <w:t>s</w:t>
      </w:r>
      <w:r w:rsidR="00CE16A5" w:rsidRPr="00EB1561">
        <w:rPr>
          <w:color w:val="auto"/>
        </w:rPr>
        <w:t xml:space="preserve">. </w:t>
      </w:r>
      <w:r w:rsidR="003F4BA8" w:rsidRPr="00EB1561">
        <w:rPr>
          <w:color w:val="auto"/>
        </w:rPr>
        <w:t>To better support the more sensitive mouse postnatal hippocampal neuron, we include a</w:t>
      </w:r>
      <w:r w:rsidR="00D455BE" w:rsidRPr="00EB1561">
        <w:rPr>
          <w:color w:val="auto"/>
        </w:rPr>
        <w:t xml:space="preserve"> step of chop</w:t>
      </w:r>
      <w:r w:rsidRPr="00EB1561">
        <w:rPr>
          <w:color w:val="auto"/>
        </w:rPr>
        <w:t>ping</w:t>
      </w:r>
      <w:r w:rsidR="00D455BE" w:rsidRPr="00EB1561">
        <w:rPr>
          <w:color w:val="auto"/>
        </w:rPr>
        <w:t xml:space="preserve"> hippocampi</w:t>
      </w:r>
      <w:r w:rsidR="00BF1C73" w:rsidRPr="00EB1561">
        <w:rPr>
          <w:color w:val="auto"/>
        </w:rPr>
        <w:t xml:space="preserve"> into smaller pieces</w:t>
      </w:r>
      <w:r w:rsidR="00D455BE" w:rsidRPr="00EB1561">
        <w:rPr>
          <w:color w:val="auto"/>
        </w:rPr>
        <w:t xml:space="preserve"> </w:t>
      </w:r>
      <w:r w:rsidR="003F4BA8" w:rsidRPr="00EB1561">
        <w:rPr>
          <w:color w:val="auto"/>
        </w:rPr>
        <w:t xml:space="preserve">to </w:t>
      </w:r>
      <w:r w:rsidR="00BF1C73" w:rsidRPr="00EB1561">
        <w:rPr>
          <w:color w:val="auto"/>
        </w:rPr>
        <w:t xml:space="preserve">improve </w:t>
      </w:r>
      <w:r w:rsidR="00D455BE" w:rsidRPr="00EB1561">
        <w:rPr>
          <w:color w:val="auto"/>
        </w:rPr>
        <w:t>the trypsinization effic</w:t>
      </w:r>
      <w:r w:rsidR="003F4BA8" w:rsidRPr="00EB1561">
        <w:rPr>
          <w:color w:val="auto"/>
        </w:rPr>
        <w:t>ien</w:t>
      </w:r>
      <w:r w:rsidR="00D455BE" w:rsidRPr="00EB1561">
        <w:rPr>
          <w:color w:val="auto"/>
        </w:rPr>
        <w:t xml:space="preserve">cy. Adding KOH treatment </w:t>
      </w:r>
      <w:r w:rsidR="00E516C3" w:rsidRPr="00EB1561">
        <w:rPr>
          <w:color w:val="auto"/>
        </w:rPr>
        <w:t>after the nitric acid treatment</w:t>
      </w:r>
      <w:r w:rsidR="00D455BE" w:rsidRPr="00EB1561">
        <w:rPr>
          <w:color w:val="auto"/>
        </w:rPr>
        <w:t xml:space="preserve"> </w:t>
      </w:r>
      <w:r w:rsidR="00E516C3" w:rsidRPr="00EB1561">
        <w:rPr>
          <w:color w:val="auto"/>
        </w:rPr>
        <w:t>further reduced the toxicity</w:t>
      </w:r>
      <w:r w:rsidR="00D455BE" w:rsidRPr="00EB1561">
        <w:rPr>
          <w:color w:val="auto"/>
        </w:rPr>
        <w:t xml:space="preserve"> </w:t>
      </w:r>
      <w:r w:rsidR="00E516C3" w:rsidRPr="00EB1561">
        <w:rPr>
          <w:color w:val="auto"/>
        </w:rPr>
        <w:t xml:space="preserve">from the glass coverslips, which </w:t>
      </w:r>
      <w:r w:rsidR="003F4BA8" w:rsidRPr="00EB1561">
        <w:rPr>
          <w:color w:val="auto"/>
        </w:rPr>
        <w:t xml:space="preserve">help neurons </w:t>
      </w:r>
      <w:r w:rsidR="00D455BE" w:rsidRPr="00EB1561">
        <w:rPr>
          <w:color w:val="auto"/>
        </w:rPr>
        <w:t>attach</w:t>
      </w:r>
      <w:r w:rsidR="003F4BA8" w:rsidRPr="00EB1561">
        <w:rPr>
          <w:color w:val="auto"/>
        </w:rPr>
        <w:t xml:space="preserve"> </w:t>
      </w:r>
      <w:r w:rsidR="00D455BE" w:rsidRPr="00EB1561">
        <w:rPr>
          <w:color w:val="auto"/>
        </w:rPr>
        <w:t>and grow</w:t>
      </w:r>
      <w:r w:rsidR="003F4BA8" w:rsidRPr="00EB1561">
        <w:rPr>
          <w:color w:val="auto"/>
        </w:rPr>
        <w:t xml:space="preserve"> better</w:t>
      </w:r>
      <w:r w:rsidR="00D455BE" w:rsidRPr="00EB1561">
        <w:rPr>
          <w:color w:val="auto"/>
        </w:rPr>
        <w:t xml:space="preserve">. </w:t>
      </w:r>
    </w:p>
    <w:p w14:paraId="58A96453" w14:textId="18DDC6F3" w:rsidR="00C85B92" w:rsidRPr="00EB1561" w:rsidRDefault="00C85B92" w:rsidP="0008645D">
      <w:pPr>
        <w:rPr>
          <w:color w:val="auto"/>
        </w:rPr>
      </w:pPr>
    </w:p>
    <w:p w14:paraId="167E6B77" w14:textId="3B34D426" w:rsidR="00334D55" w:rsidRPr="00EB1561" w:rsidRDefault="00FE54CA" w:rsidP="0008645D">
      <w:pPr>
        <w:rPr>
          <w:color w:val="auto"/>
        </w:rPr>
      </w:pPr>
      <w:r w:rsidRPr="00EB1561">
        <w:rPr>
          <w:color w:val="auto"/>
        </w:rPr>
        <w:t xml:space="preserve">A remaining challenge is how to </w:t>
      </w:r>
      <w:r w:rsidR="00046F04" w:rsidRPr="00EB1561">
        <w:rPr>
          <w:color w:val="auto"/>
        </w:rPr>
        <w:t xml:space="preserve">control the expression level of </w:t>
      </w:r>
      <w:r w:rsidR="00B076C1" w:rsidRPr="00EB1561">
        <w:rPr>
          <w:color w:val="auto"/>
        </w:rPr>
        <w:t>ankyrin-G</w:t>
      </w:r>
      <w:r w:rsidR="00253E32" w:rsidRPr="00EB1561">
        <w:rPr>
          <w:color w:val="auto"/>
        </w:rPr>
        <w:t xml:space="preserve">. </w:t>
      </w:r>
      <w:r w:rsidR="00B076C1" w:rsidRPr="00EB1561">
        <w:rPr>
          <w:color w:val="auto"/>
        </w:rPr>
        <w:t xml:space="preserve">A </w:t>
      </w:r>
      <w:r w:rsidR="00334D55" w:rsidRPr="00EB1561">
        <w:rPr>
          <w:color w:val="auto"/>
        </w:rPr>
        <w:t xml:space="preserve">dosage screen </w:t>
      </w:r>
      <w:r w:rsidR="00B076C1" w:rsidRPr="00EB1561">
        <w:rPr>
          <w:color w:val="auto"/>
        </w:rPr>
        <w:t>help</w:t>
      </w:r>
      <w:r w:rsidR="00352B8C" w:rsidRPr="00EB1561">
        <w:rPr>
          <w:color w:val="auto"/>
        </w:rPr>
        <w:t>ed</w:t>
      </w:r>
      <w:r w:rsidR="00B076C1" w:rsidRPr="00EB1561">
        <w:rPr>
          <w:color w:val="auto"/>
        </w:rPr>
        <w:t xml:space="preserve"> to </w:t>
      </w:r>
      <w:r w:rsidR="00334D55" w:rsidRPr="00EB1561">
        <w:rPr>
          <w:color w:val="auto"/>
        </w:rPr>
        <w:t>determine the optimal amount of plasmid used for transfection.</w:t>
      </w:r>
      <w:r w:rsidR="00967855" w:rsidRPr="00EB1561">
        <w:rPr>
          <w:color w:val="auto"/>
        </w:rPr>
        <w:t xml:space="preserve"> </w:t>
      </w:r>
      <w:r w:rsidR="00334D55" w:rsidRPr="00EB1561">
        <w:rPr>
          <w:color w:val="auto"/>
        </w:rPr>
        <w:t xml:space="preserve">Going forward, </w:t>
      </w:r>
      <w:r w:rsidR="00B076C1" w:rsidRPr="00EB1561">
        <w:rPr>
          <w:color w:val="auto"/>
        </w:rPr>
        <w:t>it is better to</w:t>
      </w:r>
      <w:r w:rsidR="00334D55" w:rsidRPr="00EB1561">
        <w:rPr>
          <w:color w:val="auto"/>
        </w:rPr>
        <w:t xml:space="preserve"> use </w:t>
      </w:r>
      <w:r w:rsidR="00F27DA0" w:rsidRPr="00EB1561">
        <w:rPr>
          <w:color w:val="auto"/>
        </w:rPr>
        <w:t xml:space="preserve">a </w:t>
      </w:r>
      <w:r w:rsidR="00334D55" w:rsidRPr="00EB1561">
        <w:rPr>
          <w:color w:val="auto"/>
        </w:rPr>
        <w:t>neuron</w:t>
      </w:r>
      <w:r w:rsidR="00F27DA0" w:rsidRPr="00EB1561">
        <w:rPr>
          <w:color w:val="auto"/>
        </w:rPr>
        <w:t>-</w:t>
      </w:r>
      <w:r w:rsidR="00334D55" w:rsidRPr="00EB1561">
        <w:rPr>
          <w:color w:val="auto"/>
        </w:rPr>
        <w:t xml:space="preserve">specific promoter </w:t>
      </w:r>
      <w:r w:rsidR="00B076C1" w:rsidRPr="00EB1561">
        <w:rPr>
          <w:color w:val="auto"/>
        </w:rPr>
        <w:t>to</w:t>
      </w:r>
      <w:r w:rsidR="00334D55" w:rsidRPr="00EB1561">
        <w:rPr>
          <w:color w:val="auto"/>
        </w:rPr>
        <w:t xml:space="preserve"> control </w:t>
      </w:r>
      <w:r w:rsidR="00B076C1" w:rsidRPr="00EB1561">
        <w:rPr>
          <w:color w:val="auto"/>
        </w:rPr>
        <w:t xml:space="preserve">the level of </w:t>
      </w:r>
      <w:r w:rsidR="00334D55" w:rsidRPr="00EB1561">
        <w:rPr>
          <w:color w:val="auto"/>
        </w:rPr>
        <w:t xml:space="preserve">expression. </w:t>
      </w:r>
      <w:r w:rsidR="003F4BA8" w:rsidRPr="00EB1561">
        <w:rPr>
          <w:color w:val="auto"/>
        </w:rPr>
        <w:t xml:space="preserve">The current data analysis </w:t>
      </w:r>
      <w:r w:rsidR="0008645D" w:rsidRPr="00EB1561">
        <w:rPr>
          <w:color w:val="auto"/>
        </w:rPr>
        <w:t>did not</w:t>
      </w:r>
      <w:r w:rsidR="003F4BA8" w:rsidRPr="00EB1561">
        <w:rPr>
          <w:color w:val="auto"/>
        </w:rPr>
        <w:t xml:space="preserve"> measure the position of AIS. This function should be included in the future. </w:t>
      </w:r>
    </w:p>
    <w:p w14:paraId="0F262A41" w14:textId="6709C98E" w:rsidR="00046F04" w:rsidRPr="00EB1561" w:rsidRDefault="00334D55" w:rsidP="0008645D">
      <w:pPr>
        <w:rPr>
          <w:color w:val="auto"/>
        </w:rPr>
      </w:pPr>
      <w:r w:rsidRPr="00EB1561">
        <w:rPr>
          <w:color w:val="auto"/>
        </w:rPr>
        <w:t xml:space="preserve"> </w:t>
      </w:r>
    </w:p>
    <w:p w14:paraId="1734505F" w14:textId="3A39ADCC" w:rsidR="00AA03DF" w:rsidRPr="00EB1561" w:rsidRDefault="00AA03DF" w:rsidP="0008645D">
      <w:pPr>
        <w:pStyle w:val="NormalWeb"/>
        <w:spacing w:before="0" w:beforeAutospacing="0" w:after="0" w:afterAutospacing="0"/>
        <w:rPr>
          <w:color w:val="auto"/>
        </w:rPr>
      </w:pPr>
      <w:r w:rsidRPr="00EB1561">
        <w:rPr>
          <w:b/>
          <w:bCs/>
          <w:color w:val="auto"/>
        </w:rPr>
        <w:t xml:space="preserve">ACKNOWLEDGMENTS:  </w:t>
      </w:r>
    </w:p>
    <w:p w14:paraId="246DCD94" w14:textId="05E0CCE0" w:rsidR="007A4DD6" w:rsidRPr="00EB1561" w:rsidRDefault="000951FB" w:rsidP="0008645D">
      <w:pPr>
        <w:rPr>
          <w:color w:val="auto"/>
          <w:lang w:eastAsia="zh-CN"/>
        </w:rPr>
      </w:pPr>
      <w:r w:rsidRPr="00EB1561">
        <w:rPr>
          <w:color w:val="auto"/>
        </w:rPr>
        <w:t>We thank Dr.</w:t>
      </w:r>
      <w:r w:rsidR="00352B8C" w:rsidRPr="00EB1561">
        <w:rPr>
          <w:color w:val="auto"/>
        </w:rPr>
        <w:t xml:space="preserve"> </w:t>
      </w:r>
      <w:r w:rsidRPr="00EB1561">
        <w:rPr>
          <w:color w:val="auto"/>
        </w:rPr>
        <w:t xml:space="preserve">Gary Banker for suggestion on neuronal culture protocol. </w:t>
      </w:r>
      <w:r w:rsidR="000C56DC" w:rsidRPr="00EB1561">
        <w:rPr>
          <w:color w:val="auto"/>
        </w:rPr>
        <w:t>This work is supported by the Howard Hughes Medical Institute</w:t>
      </w:r>
      <w:r w:rsidR="00FE54CA" w:rsidRPr="00EB1561">
        <w:rPr>
          <w:color w:val="auto"/>
        </w:rPr>
        <w:t>, a grant from NIH,</w:t>
      </w:r>
      <w:r w:rsidR="00A27B3A" w:rsidRPr="00EB1561">
        <w:rPr>
          <w:color w:val="auto"/>
        </w:rPr>
        <w:t xml:space="preserve"> </w:t>
      </w:r>
      <w:r w:rsidR="000C56DC" w:rsidRPr="00EB1561">
        <w:rPr>
          <w:color w:val="auto"/>
        </w:rPr>
        <w:t xml:space="preserve">and a George Barth Geller endowed </w:t>
      </w:r>
      <w:r w:rsidR="000C56DC" w:rsidRPr="00EB1561">
        <w:rPr>
          <w:color w:val="auto"/>
        </w:rPr>
        <w:lastRenderedPageBreak/>
        <w:t>professorship (V.B.)</w:t>
      </w:r>
      <w:r w:rsidRPr="00EB1561">
        <w:rPr>
          <w:color w:val="auto"/>
        </w:rPr>
        <w:t>.</w:t>
      </w:r>
    </w:p>
    <w:p w14:paraId="2D96E92E" w14:textId="72F287DC" w:rsidR="00AA03DF" w:rsidRPr="00EB1561" w:rsidRDefault="00AA03DF" w:rsidP="0008645D">
      <w:pPr>
        <w:rPr>
          <w:b/>
          <w:bCs/>
          <w:color w:val="auto"/>
        </w:rPr>
      </w:pPr>
    </w:p>
    <w:p w14:paraId="5D52ED8B" w14:textId="6B64D81A" w:rsidR="00AA03DF" w:rsidRPr="00EB1561" w:rsidRDefault="00AA03DF" w:rsidP="0008645D">
      <w:pPr>
        <w:pStyle w:val="NormalWeb"/>
        <w:spacing w:before="0" w:beforeAutospacing="0" w:after="0" w:afterAutospacing="0"/>
        <w:rPr>
          <w:color w:val="auto"/>
        </w:rPr>
      </w:pPr>
      <w:r w:rsidRPr="00EB1561">
        <w:rPr>
          <w:b/>
          <w:color w:val="auto"/>
        </w:rPr>
        <w:t>DISCLOSURES</w:t>
      </w:r>
      <w:r w:rsidRPr="00EB1561">
        <w:rPr>
          <w:b/>
          <w:bCs/>
          <w:color w:val="auto"/>
        </w:rPr>
        <w:t xml:space="preserve">:  </w:t>
      </w:r>
    </w:p>
    <w:p w14:paraId="66030076" w14:textId="51BEB041" w:rsidR="00AA03DF" w:rsidRPr="00EB1561" w:rsidRDefault="00E02EA0" w:rsidP="0008645D">
      <w:pPr>
        <w:rPr>
          <w:color w:val="auto"/>
        </w:rPr>
      </w:pPr>
      <w:r w:rsidRPr="00EB1561">
        <w:rPr>
          <w:color w:val="auto"/>
        </w:rPr>
        <w:t>The authors have nothing to disclose</w:t>
      </w:r>
      <w:r w:rsidR="00253AEE" w:rsidRPr="00EB1561">
        <w:rPr>
          <w:color w:val="auto"/>
        </w:rPr>
        <w:t>.</w:t>
      </w:r>
    </w:p>
    <w:p w14:paraId="03D200F1" w14:textId="77777777" w:rsidR="00E02EA0" w:rsidRPr="00EB1561" w:rsidRDefault="00E02EA0" w:rsidP="0008645D">
      <w:pPr>
        <w:rPr>
          <w:b/>
          <w:bCs/>
          <w:color w:val="auto"/>
        </w:rPr>
      </w:pPr>
    </w:p>
    <w:p w14:paraId="6AD4B802" w14:textId="13C657A0" w:rsidR="00015B6A" w:rsidRPr="00EB1561" w:rsidRDefault="009726EE" w:rsidP="0008645D">
      <w:pPr>
        <w:rPr>
          <w:b/>
          <w:color w:val="auto"/>
        </w:rPr>
      </w:pPr>
      <w:r w:rsidRPr="00EB1561">
        <w:rPr>
          <w:b/>
          <w:bCs/>
          <w:color w:val="auto"/>
        </w:rPr>
        <w:t>REFERENCES</w:t>
      </w:r>
      <w:r w:rsidR="00D04760" w:rsidRPr="00EB1561">
        <w:rPr>
          <w:b/>
          <w:bCs/>
          <w:color w:val="auto"/>
        </w:rPr>
        <w:t>:</w:t>
      </w:r>
      <w:r w:rsidRPr="00EB1561">
        <w:rPr>
          <w:color w:val="auto"/>
        </w:rPr>
        <w:t xml:space="preserve"> </w:t>
      </w:r>
    </w:p>
    <w:p w14:paraId="733704C3" w14:textId="1EB77B1A" w:rsidR="00CE3015" w:rsidRPr="00EB1561" w:rsidRDefault="00AB160C" w:rsidP="0008645D">
      <w:pPr>
        <w:pStyle w:val="EndNoteBibliography"/>
        <w:rPr>
          <w:color w:val="auto"/>
        </w:rPr>
      </w:pPr>
      <w:r w:rsidRPr="00EB1561">
        <w:rPr>
          <w:color w:val="auto"/>
        </w:rPr>
        <w:fldChar w:fldCharType="begin"/>
      </w:r>
      <w:r w:rsidRPr="00EB1561">
        <w:rPr>
          <w:color w:val="auto"/>
        </w:rPr>
        <w:instrText xml:space="preserve"> ADDIN EN.REFLIST </w:instrText>
      </w:r>
      <w:r w:rsidRPr="00EB1561">
        <w:rPr>
          <w:color w:val="auto"/>
        </w:rPr>
        <w:fldChar w:fldCharType="separate"/>
      </w:r>
      <w:r w:rsidR="00CE3015" w:rsidRPr="00EB1561">
        <w:rPr>
          <w:color w:val="auto"/>
        </w:rPr>
        <w:t>1</w:t>
      </w:r>
      <w:r w:rsidR="00CE3015" w:rsidRPr="00EB1561">
        <w:rPr>
          <w:color w:val="auto"/>
        </w:rPr>
        <w:tab/>
        <w:t>Nelson, A. D.</w:t>
      </w:r>
      <w:r w:rsidR="00CE3015" w:rsidRPr="00EB1561">
        <w:rPr>
          <w:i/>
          <w:color w:val="auto"/>
        </w:rPr>
        <w:t xml:space="preserve"> </w:t>
      </w:r>
      <w:r w:rsidR="0008645D" w:rsidRPr="00EB1561">
        <w:rPr>
          <w:color w:val="auto"/>
        </w:rPr>
        <w:t>et al.</w:t>
      </w:r>
      <w:r w:rsidR="00CE3015" w:rsidRPr="00EB1561">
        <w:rPr>
          <w:color w:val="auto"/>
        </w:rPr>
        <w:t xml:space="preserve"> Correction: Ankyrin-G regulates forebrain connectivity and network synchronization via interaction with GABARAP. </w:t>
      </w:r>
      <w:r w:rsidR="00CE3015" w:rsidRPr="00EB1561">
        <w:rPr>
          <w:i/>
          <w:color w:val="auto"/>
        </w:rPr>
        <w:t>Molecular Psychiatry.</w:t>
      </w:r>
      <w:r w:rsidR="00CE3015" w:rsidRPr="00EB1561">
        <w:rPr>
          <w:color w:val="auto"/>
        </w:rPr>
        <w:t xml:space="preserve"> (2019).</w:t>
      </w:r>
    </w:p>
    <w:p w14:paraId="09F2E8AD" w14:textId="0CF0CFAF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2</w:t>
      </w:r>
      <w:r w:rsidRPr="00EB1561">
        <w:rPr>
          <w:color w:val="auto"/>
        </w:rPr>
        <w:tab/>
        <w:t>Tseng, W. C., Jenkins, P. M., Tanaka, M., Mooney, R.</w:t>
      </w:r>
      <w:r w:rsidR="0008645D" w:rsidRPr="00EB1561">
        <w:rPr>
          <w:color w:val="auto"/>
        </w:rPr>
        <w:t>,</w:t>
      </w:r>
      <w:r w:rsidRPr="00EB1561">
        <w:rPr>
          <w:color w:val="auto"/>
        </w:rPr>
        <w:t xml:space="preserve"> Bennett, V. Giant ankyrin-G stabilizes somatodendritic GABAergic synapses through opposing endocytosis of GABAA receptors. </w:t>
      </w:r>
      <w:r w:rsidRPr="00EB1561">
        <w:rPr>
          <w:i/>
          <w:color w:val="auto"/>
        </w:rPr>
        <w:t xml:space="preserve">Proceedings of the </w:t>
      </w:r>
      <w:r w:rsidR="004F3068" w:rsidRPr="00EB1561">
        <w:rPr>
          <w:i/>
          <w:color w:val="auto"/>
        </w:rPr>
        <w:t>N</w:t>
      </w:r>
      <w:r w:rsidRPr="00EB1561">
        <w:rPr>
          <w:i/>
          <w:color w:val="auto"/>
        </w:rPr>
        <w:t xml:space="preserve">ational </w:t>
      </w:r>
      <w:r w:rsidR="004F3068" w:rsidRPr="00EB1561">
        <w:rPr>
          <w:i/>
          <w:color w:val="auto"/>
        </w:rPr>
        <w:t>A</w:t>
      </w:r>
      <w:r w:rsidRPr="00EB1561">
        <w:rPr>
          <w:i/>
          <w:color w:val="auto"/>
        </w:rPr>
        <w:t xml:space="preserve">cademy of </w:t>
      </w:r>
      <w:r w:rsidR="004F3068" w:rsidRPr="00EB1561">
        <w:rPr>
          <w:i/>
          <w:color w:val="auto"/>
        </w:rPr>
        <w:t>S</w:t>
      </w:r>
      <w:r w:rsidRPr="00EB1561">
        <w:rPr>
          <w:i/>
          <w:color w:val="auto"/>
        </w:rPr>
        <w:t>ciences</w:t>
      </w:r>
      <w:r w:rsidRPr="00EB1561" w:rsidDel="00CE3015">
        <w:rPr>
          <w:i/>
          <w:color w:val="auto"/>
        </w:rPr>
        <w:t xml:space="preserve"> </w:t>
      </w:r>
      <w:r w:rsidRPr="00EB1561">
        <w:rPr>
          <w:i/>
          <w:color w:val="auto"/>
          <w:lang w:eastAsia="zh-CN"/>
        </w:rPr>
        <w:t>of the</w:t>
      </w:r>
      <w:r w:rsidRPr="00EB1561">
        <w:rPr>
          <w:i/>
          <w:color w:val="auto"/>
        </w:rPr>
        <w:t xml:space="preserve"> U S A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112</w:t>
      </w:r>
      <w:r w:rsidRPr="00EB1561">
        <w:rPr>
          <w:color w:val="auto"/>
        </w:rPr>
        <w:t xml:space="preserve"> (4), 1214-1219 (2015).</w:t>
      </w:r>
    </w:p>
    <w:p w14:paraId="7D808524" w14:textId="57678118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3</w:t>
      </w:r>
      <w:r w:rsidRPr="00EB1561">
        <w:rPr>
          <w:color w:val="auto"/>
        </w:rPr>
        <w:tab/>
        <w:t>Tai, Y., Gallo, N. B., Wang, M., Yu, J. R.</w:t>
      </w:r>
      <w:r w:rsidR="00253AEE" w:rsidRPr="00EB1561">
        <w:rPr>
          <w:color w:val="auto"/>
        </w:rPr>
        <w:t>,</w:t>
      </w:r>
      <w:r w:rsidRPr="00EB1561">
        <w:rPr>
          <w:color w:val="auto"/>
        </w:rPr>
        <w:t xml:space="preserve"> Van Aelst, L. Axo-axonic Innervation of Neocortical Pyramidal Neurons by GABAergic Chandelier Cells Requires AnkyrinG-Associated L1CAM. </w:t>
      </w:r>
      <w:r w:rsidRPr="00EB1561">
        <w:rPr>
          <w:i/>
          <w:color w:val="auto"/>
        </w:rPr>
        <w:t>Neuron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102</w:t>
      </w:r>
      <w:r w:rsidRPr="00EB1561">
        <w:rPr>
          <w:color w:val="auto"/>
        </w:rPr>
        <w:t xml:space="preserve"> (2), 358-372 e359 (2019).</w:t>
      </w:r>
    </w:p>
    <w:p w14:paraId="2D7AD894" w14:textId="03DBA6A3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4</w:t>
      </w:r>
      <w:r w:rsidRPr="00EB1561">
        <w:rPr>
          <w:color w:val="auto"/>
        </w:rPr>
        <w:tab/>
        <w:t>Hofflin, F.</w:t>
      </w:r>
      <w:r w:rsidRPr="00EB1561">
        <w:rPr>
          <w:i/>
          <w:color w:val="auto"/>
        </w:rPr>
        <w:t xml:space="preserve"> </w:t>
      </w:r>
      <w:r w:rsidR="0008645D" w:rsidRPr="00EB1561">
        <w:rPr>
          <w:color w:val="auto"/>
        </w:rPr>
        <w:t>et al.</w:t>
      </w:r>
      <w:r w:rsidRPr="00EB1561">
        <w:rPr>
          <w:color w:val="auto"/>
        </w:rPr>
        <w:t xml:space="preserve"> Heterogeneity of the Axon Initial Segment in Interneurons and Pyramidal Cells of Rodent Visual Cortex. </w:t>
      </w:r>
      <w:r w:rsidR="00253AEE" w:rsidRPr="00EB1561">
        <w:rPr>
          <w:i/>
          <w:color w:val="auto"/>
        </w:rPr>
        <w:t>Frontiers in Cellular Neuroscience</w:t>
      </w:r>
      <w:r w:rsidRPr="00EB1561">
        <w:rPr>
          <w:i/>
          <w:color w:val="auto"/>
        </w:rPr>
        <w:t>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11</w:t>
      </w:r>
      <w:r w:rsidRPr="00EB1561">
        <w:rPr>
          <w:color w:val="auto"/>
        </w:rPr>
        <w:t xml:space="preserve"> 332 (2017).</w:t>
      </w:r>
    </w:p>
    <w:p w14:paraId="10E4621B" w14:textId="2644CC0E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5</w:t>
      </w:r>
      <w:r w:rsidRPr="00EB1561">
        <w:rPr>
          <w:color w:val="auto"/>
        </w:rPr>
        <w:tab/>
        <w:t>Schluter, A.</w:t>
      </w:r>
      <w:r w:rsidRPr="00EB1561">
        <w:rPr>
          <w:i/>
          <w:color w:val="auto"/>
        </w:rPr>
        <w:t xml:space="preserve"> </w:t>
      </w:r>
      <w:r w:rsidR="0008645D" w:rsidRPr="00EB1561">
        <w:rPr>
          <w:color w:val="auto"/>
        </w:rPr>
        <w:t>et al.</w:t>
      </w:r>
      <w:r w:rsidRPr="00EB1561">
        <w:rPr>
          <w:color w:val="auto"/>
        </w:rPr>
        <w:t xml:space="preserve"> Structural Plasticity of Synaptopodin in the Axon Initial Segment during Visual Cortex Development. </w:t>
      </w:r>
      <w:r w:rsidR="00253AEE" w:rsidRPr="00EB1561">
        <w:rPr>
          <w:i/>
          <w:color w:val="auto"/>
        </w:rPr>
        <w:t>Cerebral Cortex</w:t>
      </w:r>
      <w:r w:rsidRPr="00EB1561">
        <w:rPr>
          <w:i/>
          <w:color w:val="auto"/>
        </w:rPr>
        <w:t>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27</w:t>
      </w:r>
      <w:r w:rsidRPr="00EB1561">
        <w:rPr>
          <w:color w:val="auto"/>
        </w:rPr>
        <w:t xml:space="preserve"> (9), 4662-4675 (2017).</w:t>
      </w:r>
    </w:p>
    <w:p w14:paraId="3FA142D0" w14:textId="4CE947BF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6</w:t>
      </w:r>
      <w:r w:rsidRPr="00EB1561">
        <w:rPr>
          <w:color w:val="auto"/>
        </w:rPr>
        <w:tab/>
        <w:t>Kuba, H., Oichi, Y.</w:t>
      </w:r>
      <w:r w:rsidR="00253AEE" w:rsidRPr="00EB1561">
        <w:rPr>
          <w:color w:val="auto"/>
        </w:rPr>
        <w:t xml:space="preserve">, </w:t>
      </w:r>
      <w:r w:rsidRPr="00EB1561">
        <w:rPr>
          <w:color w:val="auto"/>
        </w:rPr>
        <w:t xml:space="preserve">Ohmori, H. Presynaptic activity regulates Na(+) channel distribution at the axon initial segment. </w:t>
      </w:r>
      <w:r w:rsidRPr="00EB1561">
        <w:rPr>
          <w:i/>
          <w:color w:val="auto"/>
        </w:rPr>
        <w:t>Nature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465</w:t>
      </w:r>
      <w:r w:rsidRPr="00EB1561">
        <w:rPr>
          <w:color w:val="auto"/>
        </w:rPr>
        <w:t xml:space="preserve"> (7301), 1075-1078 (2010).</w:t>
      </w:r>
    </w:p>
    <w:p w14:paraId="414F0533" w14:textId="3B8B8962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7</w:t>
      </w:r>
      <w:r w:rsidRPr="00EB1561">
        <w:rPr>
          <w:color w:val="auto"/>
        </w:rPr>
        <w:tab/>
        <w:t>Grubb, M. S.</w:t>
      </w:r>
      <w:r w:rsidR="00253AEE" w:rsidRPr="00EB1561">
        <w:rPr>
          <w:color w:val="auto"/>
        </w:rPr>
        <w:t xml:space="preserve">, </w:t>
      </w:r>
      <w:r w:rsidRPr="00EB1561">
        <w:rPr>
          <w:color w:val="auto"/>
        </w:rPr>
        <w:t xml:space="preserve">Burrone, J. Activity-dependent relocation of the axon initial segment fine-tunes neuronal excitability. </w:t>
      </w:r>
      <w:r w:rsidRPr="00EB1561">
        <w:rPr>
          <w:i/>
          <w:color w:val="auto"/>
        </w:rPr>
        <w:t>Nature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465</w:t>
      </w:r>
      <w:r w:rsidRPr="00EB1561">
        <w:rPr>
          <w:color w:val="auto"/>
        </w:rPr>
        <w:t xml:space="preserve"> (7301), 1070-1074 (2010).</w:t>
      </w:r>
    </w:p>
    <w:p w14:paraId="1DBBE454" w14:textId="188BA078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8</w:t>
      </w:r>
      <w:r w:rsidRPr="00EB1561">
        <w:rPr>
          <w:color w:val="auto"/>
        </w:rPr>
        <w:tab/>
        <w:t>Pan, Z.</w:t>
      </w:r>
      <w:r w:rsidRPr="00EB1561">
        <w:rPr>
          <w:i/>
          <w:color w:val="auto"/>
        </w:rPr>
        <w:t xml:space="preserve"> </w:t>
      </w:r>
      <w:r w:rsidR="0008645D" w:rsidRPr="00EB1561">
        <w:rPr>
          <w:color w:val="auto"/>
        </w:rPr>
        <w:t>et al.</w:t>
      </w:r>
      <w:r w:rsidRPr="00EB1561">
        <w:rPr>
          <w:color w:val="auto"/>
        </w:rPr>
        <w:t xml:space="preserve"> A common ankyrin-G-based mechanism retains KCNQ and NaV channels at electrically active domains of the axon. </w:t>
      </w:r>
      <w:r w:rsidRPr="00EB1561">
        <w:rPr>
          <w:i/>
          <w:color w:val="auto"/>
        </w:rPr>
        <w:t>J</w:t>
      </w:r>
      <w:r w:rsidR="004F3068" w:rsidRPr="00EB1561">
        <w:rPr>
          <w:i/>
          <w:color w:val="auto"/>
        </w:rPr>
        <w:t>ournal of</w:t>
      </w:r>
      <w:r w:rsidRPr="00EB1561">
        <w:rPr>
          <w:i/>
          <w:color w:val="auto"/>
        </w:rPr>
        <w:t xml:space="preserve"> Neurosci</w:t>
      </w:r>
      <w:r w:rsidR="004F3068" w:rsidRPr="00EB1561">
        <w:rPr>
          <w:i/>
          <w:color w:val="auto"/>
        </w:rPr>
        <w:t>ence</w:t>
      </w:r>
      <w:r w:rsidRPr="00EB1561">
        <w:rPr>
          <w:i/>
          <w:color w:val="auto"/>
        </w:rPr>
        <w:t>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26</w:t>
      </w:r>
      <w:r w:rsidRPr="00EB1561">
        <w:rPr>
          <w:color w:val="auto"/>
        </w:rPr>
        <w:t xml:space="preserve"> (10), 2599-2613 (2006).</w:t>
      </w:r>
    </w:p>
    <w:p w14:paraId="5324FD8A" w14:textId="1B45CA2E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9</w:t>
      </w:r>
      <w:r w:rsidRPr="00EB1561">
        <w:rPr>
          <w:color w:val="auto"/>
        </w:rPr>
        <w:tab/>
        <w:t xml:space="preserve">Cooper, E. C. Made for "anchorin": Kv7.2/7.3 (KCNQ2/KCNQ3) channels and the modulation of neuronal excitability in vertebrate axons. </w:t>
      </w:r>
      <w:r w:rsidR="004F3068" w:rsidRPr="00EB1561">
        <w:rPr>
          <w:i/>
          <w:color w:val="auto"/>
        </w:rPr>
        <w:t>Seminars in Cell &amp; Developmental Biology</w:t>
      </w:r>
      <w:r w:rsidRPr="00EB1561">
        <w:rPr>
          <w:i/>
          <w:color w:val="auto"/>
        </w:rPr>
        <w:t>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22</w:t>
      </w:r>
      <w:r w:rsidRPr="00EB1561">
        <w:rPr>
          <w:color w:val="auto"/>
        </w:rPr>
        <w:t xml:space="preserve"> (2), 185-192 (2011).</w:t>
      </w:r>
    </w:p>
    <w:p w14:paraId="67B5CF82" w14:textId="5B0193B0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10</w:t>
      </w:r>
      <w:r w:rsidRPr="00EB1561">
        <w:rPr>
          <w:color w:val="auto"/>
        </w:rPr>
        <w:tab/>
        <w:t>Zhou, D.</w:t>
      </w:r>
      <w:r w:rsidRPr="00EB1561">
        <w:rPr>
          <w:i/>
          <w:color w:val="auto"/>
        </w:rPr>
        <w:t xml:space="preserve"> </w:t>
      </w:r>
      <w:r w:rsidR="0008645D" w:rsidRPr="00EB1561">
        <w:rPr>
          <w:color w:val="auto"/>
        </w:rPr>
        <w:t>et al.</w:t>
      </w:r>
      <w:r w:rsidRPr="00EB1561">
        <w:rPr>
          <w:color w:val="auto"/>
        </w:rPr>
        <w:t xml:space="preserve"> AnkyrinG is required for clustering of voltage-gated Na channels at axon initial segments and for normal action potential firing. </w:t>
      </w:r>
      <w:r w:rsidR="004F3068" w:rsidRPr="00EB1561">
        <w:rPr>
          <w:i/>
          <w:color w:val="auto"/>
        </w:rPr>
        <w:t>The</w:t>
      </w:r>
      <w:r w:rsidR="004F3068" w:rsidRPr="00EB1561">
        <w:rPr>
          <w:color w:val="auto"/>
        </w:rPr>
        <w:t xml:space="preserve"> </w:t>
      </w:r>
      <w:r w:rsidRPr="00EB1561">
        <w:rPr>
          <w:i/>
          <w:color w:val="auto"/>
        </w:rPr>
        <w:t>J</w:t>
      </w:r>
      <w:r w:rsidR="004F3068" w:rsidRPr="00EB1561">
        <w:rPr>
          <w:i/>
          <w:color w:val="auto"/>
        </w:rPr>
        <w:t>ournal of</w:t>
      </w:r>
      <w:r w:rsidRPr="00EB1561">
        <w:rPr>
          <w:i/>
          <w:color w:val="auto"/>
        </w:rPr>
        <w:t xml:space="preserve"> Cell Biol</w:t>
      </w:r>
      <w:r w:rsidR="004F3068" w:rsidRPr="00EB1561">
        <w:rPr>
          <w:i/>
          <w:color w:val="auto"/>
        </w:rPr>
        <w:t>ogy</w:t>
      </w:r>
      <w:r w:rsidRPr="00EB1561">
        <w:rPr>
          <w:i/>
          <w:color w:val="auto"/>
        </w:rPr>
        <w:t>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143</w:t>
      </w:r>
      <w:r w:rsidRPr="00EB1561">
        <w:rPr>
          <w:color w:val="auto"/>
        </w:rPr>
        <w:t xml:space="preserve"> (5), 1295-1304 (1998).</w:t>
      </w:r>
    </w:p>
    <w:p w14:paraId="6C90ACCF" w14:textId="3E4E54EE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11</w:t>
      </w:r>
      <w:r w:rsidRPr="00EB1561">
        <w:rPr>
          <w:color w:val="auto"/>
        </w:rPr>
        <w:tab/>
        <w:t>Kordeli, E., Lambert, S.</w:t>
      </w:r>
      <w:r w:rsidR="00253AEE" w:rsidRPr="00EB1561">
        <w:rPr>
          <w:color w:val="auto"/>
        </w:rPr>
        <w:t xml:space="preserve">, </w:t>
      </w:r>
      <w:r w:rsidRPr="00EB1561">
        <w:rPr>
          <w:color w:val="auto"/>
        </w:rPr>
        <w:t xml:space="preserve">Bennett, V. AnkyrinG. A new ankyrin gene with neural-specific isoforms localized at the axonal initial segment and node of Ranvier. </w:t>
      </w:r>
      <w:r w:rsidRPr="00EB1561">
        <w:rPr>
          <w:i/>
          <w:color w:val="auto"/>
        </w:rPr>
        <w:t>J</w:t>
      </w:r>
      <w:r w:rsidR="004F3068" w:rsidRPr="00EB1561">
        <w:rPr>
          <w:i/>
          <w:color w:val="auto"/>
        </w:rPr>
        <w:t>ournal of</w:t>
      </w:r>
      <w:r w:rsidRPr="00EB1561">
        <w:rPr>
          <w:i/>
          <w:color w:val="auto"/>
        </w:rPr>
        <w:t xml:space="preserve"> Biol</w:t>
      </w:r>
      <w:r w:rsidR="004F3068" w:rsidRPr="00EB1561">
        <w:rPr>
          <w:i/>
          <w:color w:val="auto"/>
        </w:rPr>
        <w:t>ogical</w:t>
      </w:r>
      <w:r w:rsidRPr="00EB1561">
        <w:rPr>
          <w:i/>
          <w:color w:val="auto"/>
        </w:rPr>
        <w:t xml:space="preserve"> Chem</w:t>
      </w:r>
      <w:r w:rsidR="004F3068" w:rsidRPr="00EB1561">
        <w:rPr>
          <w:i/>
          <w:color w:val="auto"/>
        </w:rPr>
        <w:t>istry</w:t>
      </w:r>
      <w:r w:rsidRPr="00EB1561">
        <w:rPr>
          <w:i/>
          <w:color w:val="auto"/>
        </w:rPr>
        <w:t>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270</w:t>
      </w:r>
      <w:r w:rsidRPr="00EB1561">
        <w:rPr>
          <w:color w:val="auto"/>
        </w:rPr>
        <w:t xml:space="preserve"> (5), 2352-2359 (1995).</w:t>
      </w:r>
    </w:p>
    <w:p w14:paraId="63206186" w14:textId="7337C28D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12</w:t>
      </w:r>
      <w:r w:rsidRPr="00EB1561">
        <w:rPr>
          <w:color w:val="auto"/>
        </w:rPr>
        <w:tab/>
        <w:t>Jenkins, P. M.</w:t>
      </w:r>
      <w:r w:rsidRPr="00EB1561">
        <w:rPr>
          <w:i/>
          <w:color w:val="auto"/>
        </w:rPr>
        <w:t xml:space="preserve"> </w:t>
      </w:r>
      <w:r w:rsidR="0008645D" w:rsidRPr="00EB1561">
        <w:rPr>
          <w:color w:val="auto"/>
        </w:rPr>
        <w:t>et al.</w:t>
      </w:r>
      <w:r w:rsidRPr="00EB1561">
        <w:rPr>
          <w:color w:val="auto"/>
        </w:rPr>
        <w:t xml:space="preserve"> Giant ankyrin-G: a critical innovation in vertebrate evolution of fast and integrated neuronal signaling. </w:t>
      </w:r>
      <w:r w:rsidR="00FF789C" w:rsidRPr="00EB1561">
        <w:rPr>
          <w:i/>
          <w:color w:val="auto"/>
        </w:rPr>
        <w:t>Proceedings of the National Academy of Sciences</w:t>
      </w:r>
      <w:r w:rsidR="00FF789C" w:rsidRPr="00EB1561" w:rsidDel="00CE3015">
        <w:rPr>
          <w:i/>
          <w:color w:val="auto"/>
        </w:rPr>
        <w:t xml:space="preserve"> </w:t>
      </w:r>
      <w:r w:rsidR="00FF789C" w:rsidRPr="00EB1561">
        <w:rPr>
          <w:i/>
          <w:color w:val="auto"/>
          <w:lang w:eastAsia="zh-CN"/>
        </w:rPr>
        <w:t>of the</w:t>
      </w:r>
      <w:r w:rsidR="00FF789C" w:rsidRPr="00EB1561">
        <w:rPr>
          <w:i/>
          <w:color w:val="auto"/>
        </w:rPr>
        <w:t xml:space="preserve"> U S A</w:t>
      </w:r>
      <w:r w:rsidR="00FF789C" w:rsidRPr="00EB1561" w:rsidDel="00FF789C">
        <w:rPr>
          <w:i/>
          <w:color w:val="auto"/>
        </w:rPr>
        <w:t xml:space="preserve"> </w:t>
      </w:r>
      <w:r w:rsidRPr="00EB1561">
        <w:rPr>
          <w:i/>
          <w:color w:val="auto"/>
        </w:rPr>
        <w:t>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112</w:t>
      </w:r>
      <w:r w:rsidRPr="00EB1561">
        <w:rPr>
          <w:color w:val="auto"/>
        </w:rPr>
        <w:t xml:space="preserve"> (4), 957-964 (2015).</w:t>
      </w:r>
    </w:p>
    <w:p w14:paraId="0D06D57A" w14:textId="442301BF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13</w:t>
      </w:r>
      <w:r w:rsidRPr="00EB1561">
        <w:rPr>
          <w:color w:val="auto"/>
        </w:rPr>
        <w:tab/>
        <w:t>Jenkins, P. M.</w:t>
      </w:r>
      <w:r w:rsidRPr="00EB1561">
        <w:rPr>
          <w:i/>
          <w:color w:val="auto"/>
        </w:rPr>
        <w:t xml:space="preserve"> </w:t>
      </w:r>
      <w:r w:rsidR="0008645D" w:rsidRPr="00EB1561">
        <w:rPr>
          <w:color w:val="auto"/>
        </w:rPr>
        <w:t>et al.</w:t>
      </w:r>
      <w:r w:rsidRPr="00EB1561">
        <w:rPr>
          <w:color w:val="auto"/>
        </w:rPr>
        <w:t xml:space="preserve"> E-cadherin polarity is determined by a multifunction motif mediating lateral membrane retention through ankyrin-G and apical-lateral transcytosis through clathrin. </w:t>
      </w:r>
      <w:r w:rsidR="00253AEE" w:rsidRPr="00EB1561">
        <w:rPr>
          <w:i/>
          <w:color w:val="auto"/>
        </w:rPr>
        <w:t>Journal of Biological Chemistry</w:t>
      </w:r>
      <w:r w:rsidRPr="00EB1561">
        <w:rPr>
          <w:i/>
          <w:color w:val="auto"/>
        </w:rPr>
        <w:t>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288</w:t>
      </w:r>
      <w:r w:rsidRPr="00EB1561">
        <w:rPr>
          <w:color w:val="auto"/>
        </w:rPr>
        <w:t xml:space="preserve"> (20), 14018-14031 (2013).</w:t>
      </w:r>
    </w:p>
    <w:p w14:paraId="4DE37E1A" w14:textId="733CAC93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14</w:t>
      </w:r>
      <w:r w:rsidRPr="00EB1561">
        <w:rPr>
          <w:color w:val="auto"/>
        </w:rPr>
        <w:tab/>
        <w:t>Kaech, S.</w:t>
      </w:r>
      <w:r w:rsidR="00253AEE" w:rsidRPr="00EB1561">
        <w:rPr>
          <w:color w:val="auto"/>
        </w:rPr>
        <w:t xml:space="preserve">, </w:t>
      </w:r>
      <w:r w:rsidRPr="00EB1561">
        <w:rPr>
          <w:color w:val="auto"/>
        </w:rPr>
        <w:t xml:space="preserve">Banker, G. Culturing hippocampal neurons. </w:t>
      </w:r>
      <w:r w:rsidRPr="00EB1561">
        <w:rPr>
          <w:i/>
          <w:color w:val="auto"/>
        </w:rPr>
        <w:t>Nat</w:t>
      </w:r>
      <w:r w:rsidR="004F3068" w:rsidRPr="00EB1561">
        <w:rPr>
          <w:i/>
          <w:color w:val="auto"/>
        </w:rPr>
        <w:t>ure</w:t>
      </w:r>
      <w:r w:rsidRPr="00EB1561">
        <w:rPr>
          <w:i/>
          <w:color w:val="auto"/>
        </w:rPr>
        <w:t xml:space="preserve"> Protoc</w:t>
      </w:r>
      <w:r w:rsidR="004F3068" w:rsidRPr="00EB1561">
        <w:rPr>
          <w:i/>
          <w:color w:val="auto"/>
        </w:rPr>
        <w:t>ol</w:t>
      </w:r>
      <w:r w:rsidRPr="00EB1561">
        <w:rPr>
          <w:i/>
          <w:color w:val="auto"/>
        </w:rPr>
        <w:t>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1</w:t>
      </w:r>
      <w:r w:rsidRPr="00EB1561">
        <w:rPr>
          <w:color w:val="auto"/>
        </w:rPr>
        <w:t xml:space="preserve"> (5), 2406-2415 (2006).</w:t>
      </w:r>
    </w:p>
    <w:p w14:paraId="0806E877" w14:textId="1A4E9AD8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15</w:t>
      </w:r>
      <w:r w:rsidRPr="00EB1561">
        <w:rPr>
          <w:color w:val="auto"/>
        </w:rPr>
        <w:tab/>
        <w:t>Berger, S. L.</w:t>
      </w:r>
      <w:r w:rsidRPr="00EB1561">
        <w:rPr>
          <w:i/>
          <w:color w:val="auto"/>
        </w:rPr>
        <w:t xml:space="preserve"> </w:t>
      </w:r>
      <w:r w:rsidR="0008645D" w:rsidRPr="00EB1561">
        <w:rPr>
          <w:color w:val="auto"/>
        </w:rPr>
        <w:t>et al.</w:t>
      </w:r>
      <w:r w:rsidRPr="00EB1561">
        <w:rPr>
          <w:color w:val="auto"/>
        </w:rPr>
        <w:t xml:space="preserve"> Localized Myosin II Activity Regulates Assembly and Plasticity of the Axon Initial Segment. </w:t>
      </w:r>
      <w:r w:rsidRPr="00EB1561">
        <w:rPr>
          <w:i/>
          <w:color w:val="auto"/>
        </w:rPr>
        <w:t>Neuron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97</w:t>
      </w:r>
      <w:r w:rsidRPr="00EB1561">
        <w:rPr>
          <w:color w:val="auto"/>
        </w:rPr>
        <w:t xml:space="preserve"> (3), 555-570 e556 (2018).</w:t>
      </w:r>
    </w:p>
    <w:p w14:paraId="58193842" w14:textId="0C3368C0" w:rsidR="00CE3015" w:rsidRPr="00EB1561" w:rsidRDefault="00CE3015" w:rsidP="0008645D">
      <w:pPr>
        <w:pStyle w:val="EndNoteBibliography"/>
        <w:rPr>
          <w:color w:val="auto"/>
        </w:rPr>
      </w:pPr>
      <w:r w:rsidRPr="00EB1561">
        <w:rPr>
          <w:color w:val="auto"/>
        </w:rPr>
        <w:t>16</w:t>
      </w:r>
      <w:r w:rsidRPr="00EB1561">
        <w:rPr>
          <w:color w:val="auto"/>
        </w:rPr>
        <w:tab/>
        <w:t>Yang, R.</w:t>
      </w:r>
      <w:r w:rsidRPr="00EB1561">
        <w:rPr>
          <w:i/>
          <w:color w:val="auto"/>
        </w:rPr>
        <w:t xml:space="preserve"> </w:t>
      </w:r>
      <w:r w:rsidR="0008645D" w:rsidRPr="00EB1561">
        <w:rPr>
          <w:color w:val="auto"/>
        </w:rPr>
        <w:t>et al.</w:t>
      </w:r>
      <w:r w:rsidRPr="00EB1561">
        <w:rPr>
          <w:color w:val="auto"/>
        </w:rPr>
        <w:t xml:space="preserve"> Neurodevelopmental mutation of giant ankyrin-G disrupts a core </w:t>
      </w:r>
      <w:r w:rsidRPr="00EB1561">
        <w:rPr>
          <w:color w:val="auto"/>
        </w:rPr>
        <w:lastRenderedPageBreak/>
        <w:t xml:space="preserve">mechanism for axon initial segment assembly. </w:t>
      </w:r>
      <w:r w:rsidR="004F3068" w:rsidRPr="00EB1561">
        <w:rPr>
          <w:i/>
          <w:color w:val="auto"/>
        </w:rPr>
        <w:t>Proceedings of the National Academy of Sciences</w:t>
      </w:r>
      <w:r w:rsidR="004F3068" w:rsidRPr="00EB1561" w:rsidDel="00CE3015">
        <w:rPr>
          <w:i/>
          <w:color w:val="auto"/>
        </w:rPr>
        <w:t xml:space="preserve"> </w:t>
      </w:r>
      <w:r w:rsidR="004F3068" w:rsidRPr="00EB1561">
        <w:rPr>
          <w:i/>
          <w:color w:val="auto"/>
          <w:lang w:eastAsia="zh-CN"/>
        </w:rPr>
        <w:t>of the</w:t>
      </w:r>
      <w:r w:rsidR="004F3068" w:rsidRPr="00EB1561">
        <w:rPr>
          <w:i/>
          <w:color w:val="auto"/>
        </w:rPr>
        <w:t xml:space="preserve"> U S A.</w:t>
      </w:r>
      <w:r w:rsidRPr="00EB1561">
        <w:rPr>
          <w:color w:val="auto"/>
        </w:rPr>
        <w:t xml:space="preserve"> </w:t>
      </w:r>
      <w:r w:rsidRPr="00EB1561">
        <w:rPr>
          <w:b/>
          <w:color w:val="auto"/>
        </w:rPr>
        <w:t>116</w:t>
      </w:r>
      <w:r w:rsidRPr="00EB1561">
        <w:rPr>
          <w:color w:val="auto"/>
        </w:rPr>
        <w:t xml:space="preserve"> (39), 19717-19726 (2019).</w:t>
      </w:r>
    </w:p>
    <w:p w14:paraId="626A41AB" w14:textId="79A55E22" w:rsidR="00C17BFF" w:rsidRPr="00EB1561" w:rsidRDefault="00AB160C" w:rsidP="0008645D">
      <w:pPr>
        <w:pStyle w:val="ListParagraph"/>
        <w:ind w:left="0"/>
        <w:rPr>
          <w:color w:val="auto"/>
        </w:rPr>
      </w:pPr>
      <w:r w:rsidRPr="00EB1561">
        <w:rPr>
          <w:color w:val="auto"/>
        </w:rPr>
        <w:fldChar w:fldCharType="end"/>
      </w:r>
    </w:p>
    <w:sectPr w:rsidR="00C17BFF" w:rsidRPr="00EB1561" w:rsidSect="00B81B15">
      <w:headerReference w:type="default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FB88CAB" w14:textId="77777777" w:rsidR="008D6598" w:rsidRDefault="008D6598" w:rsidP="00621C4E">
      <w:r>
        <w:separator/>
      </w:r>
    </w:p>
  </w:endnote>
  <w:endnote w:type="continuationSeparator" w:id="0">
    <w:p w14:paraId="488ED99C" w14:textId="77777777" w:rsidR="008D6598" w:rsidRDefault="008D659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9947363" w14:textId="71AB2B06" w:rsidR="001E73F3" w:rsidRPr="00494F77" w:rsidRDefault="001E73F3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1E73F3" w:rsidRDefault="001E73F3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76B8C92" w14:textId="77777777" w:rsidR="008D6598" w:rsidRDefault="008D6598" w:rsidP="00621C4E">
      <w:r>
        <w:separator/>
      </w:r>
    </w:p>
  </w:footnote>
  <w:footnote w:type="continuationSeparator" w:id="0">
    <w:p w14:paraId="1BB0CD5D" w14:textId="77777777" w:rsidR="008D6598" w:rsidRDefault="008D659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1E73F3" w:rsidRPr="006F06E4" w:rsidRDefault="001E73F3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7BAA44FF" w:rsidR="001E73F3" w:rsidRPr="006F06E4" w:rsidRDefault="001E73F3" w:rsidP="0041687A">
    <w:pPr>
      <w:pStyle w:val="Header"/>
      <w:ind w:right="1284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CF11BE"/>
    <w:multiLevelType w:val="multilevel"/>
    <w:tmpl w:val="0A1ADB9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32" w:hanging="372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2FA20EA2"/>
    <w:multiLevelType w:val="multilevel"/>
    <w:tmpl w:val="2CF4FAD2"/>
    <w:lvl w:ilvl="0">
      <w:start w:val="5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32F9488B"/>
    <w:multiLevelType w:val="multilevel"/>
    <w:tmpl w:val="5B3EBEDE"/>
    <w:lvl w:ilvl="0">
      <w:start w:val="5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2CE14B1"/>
    <w:multiLevelType w:val="hybridMultilevel"/>
    <w:tmpl w:val="DB26039E"/>
    <w:lvl w:ilvl="0" w:tplc="04090001">
      <w:start w:val="1"/>
      <w:numFmt w:val="bullet"/>
      <w:lvlText w:val=""/>
      <w:lvlJc w:val="left"/>
      <w:pPr>
        <w:ind w:left="104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05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8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075B04"/>
    <w:multiLevelType w:val="hybridMultilevel"/>
    <w:tmpl w:val="C79C2E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7" w15:restartNumberingAfterBreak="0">
    <w:nsid w:val="67822933"/>
    <w:multiLevelType w:val="hybridMultilevel"/>
    <w:tmpl w:val="63CE72D4"/>
    <w:lvl w:ilvl="0" w:tplc="04090001">
      <w:start w:val="1"/>
      <w:numFmt w:val="bullet"/>
      <w:lvlText w:val=""/>
      <w:lvlJc w:val="left"/>
      <w:pPr>
        <w:ind w:left="104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05" w:hanging="360"/>
      </w:pPr>
      <w:rPr>
        <w:rFonts w:ascii="Wingdings" w:hAnsi="Wingdings" w:hint="default"/>
      </w:rPr>
    </w:lvl>
  </w:abstractNum>
  <w:abstractNum w:abstractNumId="2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3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2"/>
  </w:num>
  <w:num w:numId="3">
    <w:abstractNumId w:val="5"/>
  </w:num>
  <w:num w:numId="4">
    <w:abstractNumId w:val="20"/>
  </w:num>
  <w:num w:numId="5">
    <w:abstractNumId w:val="12"/>
  </w:num>
  <w:num w:numId="6">
    <w:abstractNumId w:val="19"/>
  </w:num>
  <w:num w:numId="7">
    <w:abstractNumId w:val="1"/>
  </w:num>
  <w:num w:numId="8">
    <w:abstractNumId w:val="13"/>
  </w:num>
  <w:num w:numId="9">
    <w:abstractNumId w:val="15"/>
  </w:num>
  <w:num w:numId="10">
    <w:abstractNumId w:val="21"/>
  </w:num>
  <w:num w:numId="11">
    <w:abstractNumId w:val="26"/>
  </w:num>
  <w:num w:numId="12">
    <w:abstractNumId w:val="3"/>
  </w:num>
  <w:num w:numId="13">
    <w:abstractNumId w:val="24"/>
  </w:num>
  <w:num w:numId="14">
    <w:abstractNumId w:val="31"/>
  </w:num>
  <w:num w:numId="15">
    <w:abstractNumId w:val="16"/>
  </w:num>
  <w:num w:numId="16">
    <w:abstractNumId w:val="11"/>
  </w:num>
  <w:num w:numId="17">
    <w:abstractNumId w:val="25"/>
  </w:num>
  <w:num w:numId="18">
    <w:abstractNumId w:val="17"/>
  </w:num>
  <w:num w:numId="19">
    <w:abstractNumId w:val="29"/>
  </w:num>
  <w:num w:numId="20">
    <w:abstractNumId w:val="4"/>
  </w:num>
  <w:num w:numId="21">
    <w:abstractNumId w:val="30"/>
  </w:num>
  <w:num w:numId="22">
    <w:abstractNumId w:val="28"/>
  </w:num>
  <w:num w:numId="23">
    <w:abstractNumId w:val="18"/>
  </w:num>
  <w:num w:numId="24">
    <w:abstractNumId w:val="32"/>
  </w:num>
  <w:num w:numId="25">
    <w:abstractNumId w:val="8"/>
  </w:num>
  <w:num w:numId="26">
    <w:abstractNumId w:val="2"/>
  </w:num>
  <w:num w:numId="27">
    <w:abstractNumId w:val="7"/>
  </w:num>
  <w:num w:numId="28">
    <w:abstractNumId w:val="33"/>
  </w:num>
  <w:num w:numId="29">
    <w:abstractNumId w:val="23"/>
  </w:num>
  <w:num w:numId="30">
    <w:abstractNumId w:val="27"/>
  </w:num>
  <w:num w:numId="31">
    <w:abstractNumId w:val="14"/>
  </w:num>
  <w:num w:numId="32">
    <w:abstractNumId w:val="0"/>
  </w:num>
  <w:num w:numId="33">
    <w:abstractNumId w:val="9"/>
  </w:num>
  <w:num w:numId="34">
    <w:abstractNumId w:val="1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removePersonalInformation/>
  <w:removeDateAndTime/>
  <w:doNotDisplayPageBoundarie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E705F"/>
    <w:rsid w:val="00001169"/>
    <w:rsid w:val="00001806"/>
    <w:rsid w:val="00001AC1"/>
    <w:rsid w:val="00002462"/>
    <w:rsid w:val="00005815"/>
    <w:rsid w:val="0000622D"/>
    <w:rsid w:val="00006E68"/>
    <w:rsid w:val="00007DBC"/>
    <w:rsid w:val="00007EA1"/>
    <w:rsid w:val="000100F0"/>
    <w:rsid w:val="0001083C"/>
    <w:rsid w:val="00011AF8"/>
    <w:rsid w:val="000129B2"/>
    <w:rsid w:val="00012FF9"/>
    <w:rsid w:val="0001389C"/>
    <w:rsid w:val="00014314"/>
    <w:rsid w:val="00015B6A"/>
    <w:rsid w:val="000212AE"/>
    <w:rsid w:val="00021434"/>
    <w:rsid w:val="00021774"/>
    <w:rsid w:val="00021DF3"/>
    <w:rsid w:val="00023709"/>
    <w:rsid w:val="00023869"/>
    <w:rsid w:val="00024598"/>
    <w:rsid w:val="0002476B"/>
    <w:rsid w:val="000279B0"/>
    <w:rsid w:val="00032769"/>
    <w:rsid w:val="00032E40"/>
    <w:rsid w:val="0003311E"/>
    <w:rsid w:val="00033CA4"/>
    <w:rsid w:val="00037B58"/>
    <w:rsid w:val="00041783"/>
    <w:rsid w:val="00046604"/>
    <w:rsid w:val="00046F04"/>
    <w:rsid w:val="00051B73"/>
    <w:rsid w:val="000575CF"/>
    <w:rsid w:val="00060ABE"/>
    <w:rsid w:val="00061A50"/>
    <w:rsid w:val="00062A74"/>
    <w:rsid w:val="000633C5"/>
    <w:rsid w:val="0006361B"/>
    <w:rsid w:val="00064104"/>
    <w:rsid w:val="00064F32"/>
    <w:rsid w:val="000652E3"/>
    <w:rsid w:val="00066025"/>
    <w:rsid w:val="00067A8F"/>
    <w:rsid w:val="000701D1"/>
    <w:rsid w:val="00071C0C"/>
    <w:rsid w:val="00072509"/>
    <w:rsid w:val="0007262A"/>
    <w:rsid w:val="000738ED"/>
    <w:rsid w:val="0007392C"/>
    <w:rsid w:val="00074015"/>
    <w:rsid w:val="00076573"/>
    <w:rsid w:val="00080A20"/>
    <w:rsid w:val="00082796"/>
    <w:rsid w:val="00082DF4"/>
    <w:rsid w:val="000838EB"/>
    <w:rsid w:val="0008645D"/>
    <w:rsid w:val="00086D7D"/>
    <w:rsid w:val="00086FF5"/>
    <w:rsid w:val="00087C0A"/>
    <w:rsid w:val="00090362"/>
    <w:rsid w:val="00091788"/>
    <w:rsid w:val="0009254F"/>
    <w:rsid w:val="00093576"/>
    <w:rsid w:val="00093BC4"/>
    <w:rsid w:val="000943E6"/>
    <w:rsid w:val="00094565"/>
    <w:rsid w:val="000951FB"/>
    <w:rsid w:val="00096341"/>
    <w:rsid w:val="00097929"/>
    <w:rsid w:val="00097C32"/>
    <w:rsid w:val="000A1E80"/>
    <w:rsid w:val="000A3B70"/>
    <w:rsid w:val="000A5153"/>
    <w:rsid w:val="000B10AE"/>
    <w:rsid w:val="000B30BF"/>
    <w:rsid w:val="000B566B"/>
    <w:rsid w:val="000B595C"/>
    <w:rsid w:val="000B6208"/>
    <w:rsid w:val="000B662E"/>
    <w:rsid w:val="000B7294"/>
    <w:rsid w:val="000B75D0"/>
    <w:rsid w:val="000C1CF8"/>
    <w:rsid w:val="000C25F7"/>
    <w:rsid w:val="000C3652"/>
    <w:rsid w:val="000C430D"/>
    <w:rsid w:val="000C49CF"/>
    <w:rsid w:val="000C4C9C"/>
    <w:rsid w:val="000C52E9"/>
    <w:rsid w:val="000C55BB"/>
    <w:rsid w:val="000C56DC"/>
    <w:rsid w:val="000C5B8B"/>
    <w:rsid w:val="000C5CDC"/>
    <w:rsid w:val="000C65DC"/>
    <w:rsid w:val="000C66F3"/>
    <w:rsid w:val="000C6900"/>
    <w:rsid w:val="000D28BF"/>
    <w:rsid w:val="000D31E8"/>
    <w:rsid w:val="000D5AFC"/>
    <w:rsid w:val="000D5B5D"/>
    <w:rsid w:val="000D5E6B"/>
    <w:rsid w:val="000D76E4"/>
    <w:rsid w:val="000E249E"/>
    <w:rsid w:val="000E3816"/>
    <w:rsid w:val="000E4F77"/>
    <w:rsid w:val="000E7A72"/>
    <w:rsid w:val="000F25DA"/>
    <w:rsid w:val="000F265C"/>
    <w:rsid w:val="000F3AFA"/>
    <w:rsid w:val="000F5712"/>
    <w:rsid w:val="000F6611"/>
    <w:rsid w:val="000F7E22"/>
    <w:rsid w:val="00107554"/>
    <w:rsid w:val="001075E9"/>
    <w:rsid w:val="001104F3"/>
    <w:rsid w:val="00112EEB"/>
    <w:rsid w:val="001173FF"/>
    <w:rsid w:val="0012563A"/>
    <w:rsid w:val="001264DE"/>
    <w:rsid w:val="001313A7"/>
    <w:rsid w:val="00132724"/>
    <w:rsid w:val="0013276F"/>
    <w:rsid w:val="001342B5"/>
    <w:rsid w:val="001347E8"/>
    <w:rsid w:val="0013621E"/>
    <w:rsid w:val="0013642E"/>
    <w:rsid w:val="00136A80"/>
    <w:rsid w:val="00136CA7"/>
    <w:rsid w:val="00137774"/>
    <w:rsid w:val="0014175A"/>
    <w:rsid w:val="001426F1"/>
    <w:rsid w:val="00142EFE"/>
    <w:rsid w:val="001435B2"/>
    <w:rsid w:val="00152A23"/>
    <w:rsid w:val="00156B11"/>
    <w:rsid w:val="00156E2C"/>
    <w:rsid w:val="00162CB7"/>
    <w:rsid w:val="001665C9"/>
    <w:rsid w:val="00166F32"/>
    <w:rsid w:val="0016781C"/>
    <w:rsid w:val="001718C0"/>
    <w:rsid w:val="00171E5B"/>
    <w:rsid w:val="00171F94"/>
    <w:rsid w:val="00173DDB"/>
    <w:rsid w:val="00174A88"/>
    <w:rsid w:val="00175D4E"/>
    <w:rsid w:val="00176605"/>
    <w:rsid w:val="0017668A"/>
    <w:rsid w:val="001766FE"/>
    <w:rsid w:val="001771E7"/>
    <w:rsid w:val="00180939"/>
    <w:rsid w:val="00181B48"/>
    <w:rsid w:val="0018366D"/>
    <w:rsid w:val="001867AB"/>
    <w:rsid w:val="001872DA"/>
    <w:rsid w:val="00190A75"/>
    <w:rsid w:val="001911FF"/>
    <w:rsid w:val="00192006"/>
    <w:rsid w:val="00193180"/>
    <w:rsid w:val="0019530C"/>
    <w:rsid w:val="00196792"/>
    <w:rsid w:val="001A3319"/>
    <w:rsid w:val="001A5914"/>
    <w:rsid w:val="001A65CB"/>
    <w:rsid w:val="001B026E"/>
    <w:rsid w:val="001B12A2"/>
    <w:rsid w:val="001B1519"/>
    <w:rsid w:val="001B2E2D"/>
    <w:rsid w:val="001B5CD2"/>
    <w:rsid w:val="001B5E9F"/>
    <w:rsid w:val="001B6A95"/>
    <w:rsid w:val="001C0BEE"/>
    <w:rsid w:val="001C14BB"/>
    <w:rsid w:val="001C1E49"/>
    <w:rsid w:val="001C27C1"/>
    <w:rsid w:val="001C2A98"/>
    <w:rsid w:val="001C3B86"/>
    <w:rsid w:val="001C47FA"/>
    <w:rsid w:val="001C4D95"/>
    <w:rsid w:val="001C4DC8"/>
    <w:rsid w:val="001D3D7D"/>
    <w:rsid w:val="001D3FFF"/>
    <w:rsid w:val="001D4997"/>
    <w:rsid w:val="001D4F12"/>
    <w:rsid w:val="001D614F"/>
    <w:rsid w:val="001D625F"/>
    <w:rsid w:val="001D68A4"/>
    <w:rsid w:val="001D7369"/>
    <w:rsid w:val="001D7576"/>
    <w:rsid w:val="001E0E3F"/>
    <w:rsid w:val="001E14A0"/>
    <w:rsid w:val="001E7376"/>
    <w:rsid w:val="001E73F3"/>
    <w:rsid w:val="001F225C"/>
    <w:rsid w:val="001F3594"/>
    <w:rsid w:val="00200792"/>
    <w:rsid w:val="00201CFA"/>
    <w:rsid w:val="0020220D"/>
    <w:rsid w:val="00202448"/>
    <w:rsid w:val="00202D15"/>
    <w:rsid w:val="00205647"/>
    <w:rsid w:val="00205B3F"/>
    <w:rsid w:val="002102D0"/>
    <w:rsid w:val="00211FBC"/>
    <w:rsid w:val="002126D4"/>
    <w:rsid w:val="00212EAE"/>
    <w:rsid w:val="00214BEE"/>
    <w:rsid w:val="002179BD"/>
    <w:rsid w:val="00217B01"/>
    <w:rsid w:val="002205B8"/>
    <w:rsid w:val="002228A7"/>
    <w:rsid w:val="00222F2F"/>
    <w:rsid w:val="00225720"/>
    <w:rsid w:val="002259E5"/>
    <w:rsid w:val="00226140"/>
    <w:rsid w:val="002274F3"/>
    <w:rsid w:val="0023094C"/>
    <w:rsid w:val="00233484"/>
    <w:rsid w:val="002336D2"/>
    <w:rsid w:val="00234052"/>
    <w:rsid w:val="00234303"/>
    <w:rsid w:val="00234BE3"/>
    <w:rsid w:val="00235A90"/>
    <w:rsid w:val="0023624F"/>
    <w:rsid w:val="00241E48"/>
    <w:rsid w:val="0024214E"/>
    <w:rsid w:val="00242623"/>
    <w:rsid w:val="00243857"/>
    <w:rsid w:val="00244760"/>
    <w:rsid w:val="002460D0"/>
    <w:rsid w:val="00247ACD"/>
    <w:rsid w:val="00250558"/>
    <w:rsid w:val="00251AC4"/>
    <w:rsid w:val="002527E5"/>
    <w:rsid w:val="0025357C"/>
    <w:rsid w:val="00253AEE"/>
    <w:rsid w:val="00253E32"/>
    <w:rsid w:val="00253F19"/>
    <w:rsid w:val="00254585"/>
    <w:rsid w:val="00257A2E"/>
    <w:rsid w:val="002605D1"/>
    <w:rsid w:val="00260652"/>
    <w:rsid w:val="00261F25"/>
    <w:rsid w:val="002625EA"/>
    <w:rsid w:val="002648A9"/>
    <w:rsid w:val="0026536F"/>
    <w:rsid w:val="0026553C"/>
    <w:rsid w:val="002661A0"/>
    <w:rsid w:val="0026769A"/>
    <w:rsid w:val="0026790A"/>
    <w:rsid w:val="00267DD5"/>
    <w:rsid w:val="00274A0A"/>
    <w:rsid w:val="00277593"/>
    <w:rsid w:val="00280738"/>
    <w:rsid w:val="00280909"/>
    <w:rsid w:val="00280918"/>
    <w:rsid w:val="00280C39"/>
    <w:rsid w:val="00282AF6"/>
    <w:rsid w:val="0028596A"/>
    <w:rsid w:val="00287085"/>
    <w:rsid w:val="00287DC0"/>
    <w:rsid w:val="00290AF9"/>
    <w:rsid w:val="00291131"/>
    <w:rsid w:val="002943E8"/>
    <w:rsid w:val="00294DE5"/>
    <w:rsid w:val="002967CF"/>
    <w:rsid w:val="00297788"/>
    <w:rsid w:val="002A0BC8"/>
    <w:rsid w:val="002A3285"/>
    <w:rsid w:val="002A32E5"/>
    <w:rsid w:val="002A343A"/>
    <w:rsid w:val="002A34F9"/>
    <w:rsid w:val="002A484B"/>
    <w:rsid w:val="002A6039"/>
    <w:rsid w:val="002A64A6"/>
    <w:rsid w:val="002B02AB"/>
    <w:rsid w:val="002B1FE3"/>
    <w:rsid w:val="002B3301"/>
    <w:rsid w:val="002B3D9B"/>
    <w:rsid w:val="002B434F"/>
    <w:rsid w:val="002C1445"/>
    <w:rsid w:val="002C47D4"/>
    <w:rsid w:val="002C77D1"/>
    <w:rsid w:val="002D0F38"/>
    <w:rsid w:val="002D77E3"/>
    <w:rsid w:val="002F1A4B"/>
    <w:rsid w:val="002F2859"/>
    <w:rsid w:val="002F388E"/>
    <w:rsid w:val="002F43DE"/>
    <w:rsid w:val="002F45FC"/>
    <w:rsid w:val="002F6E3C"/>
    <w:rsid w:val="0030117D"/>
    <w:rsid w:val="00301F30"/>
    <w:rsid w:val="003038FD"/>
    <w:rsid w:val="00303C87"/>
    <w:rsid w:val="0031008B"/>
    <w:rsid w:val="003108E5"/>
    <w:rsid w:val="003115A8"/>
    <w:rsid w:val="003120CB"/>
    <w:rsid w:val="0031268E"/>
    <w:rsid w:val="003176B9"/>
    <w:rsid w:val="00320153"/>
    <w:rsid w:val="00320367"/>
    <w:rsid w:val="00322871"/>
    <w:rsid w:val="00326FB3"/>
    <w:rsid w:val="003316D4"/>
    <w:rsid w:val="0033208A"/>
    <w:rsid w:val="003321B2"/>
    <w:rsid w:val="00332BBE"/>
    <w:rsid w:val="00333822"/>
    <w:rsid w:val="00334D55"/>
    <w:rsid w:val="00336715"/>
    <w:rsid w:val="003401EC"/>
    <w:rsid w:val="00340DFD"/>
    <w:rsid w:val="00344954"/>
    <w:rsid w:val="00344D9C"/>
    <w:rsid w:val="00350CD7"/>
    <w:rsid w:val="00352B8C"/>
    <w:rsid w:val="00360C17"/>
    <w:rsid w:val="003621C6"/>
    <w:rsid w:val="003622B8"/>
    <w:rsid w:val="00366B76"/>
    <w:rsid w:val="003679ED"/>
    <w:rsid w:val="003704A7"/>
    <w:rsid w:val="00373051"/>
    <w:rsid w:val="003736E4"/>
    <w:rsid w:val="00373B8F"/>
    <w:rsid w:val="00374882"/>
    <w:rsid w:val="003764F0"/>
    <w:rsid w:val="00376D95"/>
    <w:rsid w:val="0037732C"/>
    <w:rsid w:val="00377FBB"/>
    <w:rsid w:val="00382409"/>
    <w:rsid w:val="0038321F"/>
    <w:rsid w:val="00385140"/>
    <w:rsid w:val="0039269E"/>
    <w:rsid w:val="00393AE4"/>
    <w:rsid w:val="00393CC7"/>
    <w:rsid w:val="0039417E"/>
    <w:rsid w:val="00394A94"/>
    <w:rsid w:val="00396302"/>
    <w:rsid w:val="003971F7"/>
    <w:rsid w:val="003A16FC"/>
    <w:rsid w:val="003A1F74"/>
    <w:rsid w:val="003A2C8A"/>
    <w:rsid w:val="003A2E95"/>
    <w:rsid w:val="003A4FCD"/>
    <w:rsid w:val="003B0853"/>
    <w:rsid w:val="003B0944"/>
    <w:rsid w:val="003B1593"/>
    <w:rsid w:val="003B2BEB"/>
    <w:rsid w:val="003B4381"/>
    <w:rsid w:val="003C1043"/>
    <w:rsid w:val="003C1A30"/>
    <w:rsid w:val="003C459E"/>
    <w:rsid w:val="003C6779"/>
    <w:rsid w:val="003C6FF3"/>
    <w:rsid w:val="003C7187"/>
    <w:rsid w:val="003C71BE"/>
    <w:rsid w:val="003C7B99"/>
    <w:rsid w:val="003D033C"/>
    <w:rsid w:val="003D2998"/>
    <w:rsid w:val="003D2F0A"/>
    <w:rsid w:val="003D3891"/>
    <w:rsid w:val="003D3FE9"/>
    <w:rsid w:val="003D5D84"/>
    <w:rsid w:val="003E0862"/>
    <w:rsid w:val="003E0F4F"/>
    <w:rsid w:val="003E18AC"/>
    <w:rsid w:val="003E210B"/>
    <w:rsid w:val="003E2A12"/>
    <w:rsid w:val="003E3384"/>
    <w:rsid w:val="003E3CA4"/>
    <w:rsid w:val="003E548E"/>
    <w:rsid w:val="003E5C71"/>
    <w:rsid w:val="003E5FE5"/>
    <w:rsid w:val="003F36B7"/>
    <w:rsid w:val="003F4B5C"/>
    <w:rsid w:val="003F4BA8"/>
    <w:rsid w:val="00405BC8"/>
    <w:rsid w:val="00407EC8"/>
    <w:rsid w:val="00410535"/>
    <w:rsid w:val="0041110A"/>
    <w:rsid w:val="00411624"/>
    <w:rsid w:val="004148E1"/>
    <w:rsid w:val="00414CFA"/>
    <w:rsid w:val="00415EC0"/>
    <w:rsid w:val="0041687A"/>
    <w:rsid w:val="004169E1"/>
    <w:rsid w:val="00420BE9"/>
    <w:rsid w:val="00422DF8"/>
    <w:rsid w:val="00423417"/>
    <w:rsid w:val="00423AD8"/>
    <w:rsid w:val="00423FDD"/>
    <w:rsid w:val="00424C85"/>
    <w:rsid w:val="00425700"/>
    <w:rsid w:val="004260BD"/>
    <w:rsid w:val="004260F8"/>
    <w:rsid w:val="0043012F"/>
    <w:rsid w:val="00430F1F"/>
    <w:rsid w:val="004316FB"/>
    <w:rsid w:val="00432441"/>
    <w:rsid w:val="004326EA"/>
    <w:rsid w:val="00432D8D"/>
    <w:rsid w:val="00432EF7"/>
    <w:rsid w:val="00434E42"/>
    <w:rsid w:val="00443525"/>
    <w:rsid w:val="0044434C"/>
    <w:rsid w:val="0044456B"/>
    <w:rsid w:val="00445678"/>
    <w:rsid w:val="00447BD1"/>
    <w:rsid w:val="004507F3"/>
    <w:rsid w:val="00450AF4"/>
    <w:rsid w:val="00456449"/>
    <w:rsid w:val="0045649F"/>
    <w:rsid w:val="00456A57"/>
    <w:rsid w:val="0045739C"/>
    <w:rsid w:val="00460377"/>
    <w:rsid w:val="004607DE"/>
    <w:rsid w:val="00462CDA"/>
    <w:rsid w:val="004671C7"/>
    <w:rsid w:val="00467CF3"/>
    <w:rsid w:val="00471A33"/>
    <w:rsid w:val="00472A8F"/>
    <w:rsid w:val="00472F4D"/>
    <w:rsid w:val="004730BF"/>
    <w:rsid w:val="00474DCB"/>
    <w:rsid w:val="0047535C"/>
    <w:rsid w:val="00476075"/>
    <w:rsid w:val="004762F6"/>
    <w:rsid w:val="004843DF"/>
    <w:rsid w:val="00485870"/>
    <w:rsid w:val="00485FE8"/>
    <w:rsid w:val="004873D8"/>
    <w:rsid w:val="00492473"/>
    <w:rsid w:val="00492EB5"/>
    <w:rsid w:val="00493FE1"/>
    <w:rsid w:val="00494F77"/>
    <w:rsid w:val="00495AF6"/>
    <w:rsid w:val="004973A4"/>
    <w:rsid w:val="00497721"/>
    <w:rsid w:val="004A0229"/>
    <w:rsid w:val="004A089E"/>
    <w:rsid w:val="004A35D2"/>
    <w:rsid w:val="004A3930"/>
    <w:rsid w:val="004A4872"/>
    <w:rsid w:val="004A5D8E"/>
    <w:rsid w:val="004A71E4"/>
    <w:rsid w:val="004B2F00"/>
    <w:rsid w:val="004B667A"/>
    <w:rsid w:val="004B6E31"/>
    <w:rsid w:val="004C1D66"/>
    <w:rsid w:val="004C31D7"/>
    <w:rsid w:val="004C4AD2"/>
    <w:rsid w:val="004C6981"/>
    <w:rsid w:val="004C6AF6"/>
    <w:rsid w:val="004D15F5"/>
    <w:rsid w:val="004D1F21"/>
    <w:rsid w:val="004D268C"/>
    <w:rsid w:val="004D26C2"/>
    <w:rsid w:val="004D27C4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41F4"/>
    <w:rsid w:val="004E53B0"/>
    <w:rsid w:val="004E6588"/>
    <w:rsid w:val="004E718E"/>
    <w:rsid w:val="004F02A3"/>
    <w:rsid w:val="004F17D4"/>
    <w:rsid w:val="004F2742"/>
    <w:rsid w:val="004F3068"/>
    <w:rsid w:val="004F7FC6"/>
    <w:rsid w:val="005003A7"/>
    <w:rsid w:val="00502A0A"/>
    <w:rsid w:val="00507C50"/>
    <w:rsid w:val="00512F65"/>
    <w:rsid w:val="00514D40"/>
    <w:rsid w:val="00515293"/>
    <w:rsid w:val="00517C3A"/>
    <w:rsid w:val="0052070D"/>
    <w:rsid w:val="0052269A"/>
    <w:rsid w:val="00523704"/>
    <w:rsid w:val="00527BF4"/>
    <w:rsid w:val="005324BE"/>
    <w:rsid w:val="005345E5"/>
    <w:rsid w:val="00534F6C"/>
    <w:rsid w:val="005358CE"/>
    <w:rsid w:val="00535994"/>
    <w:rsid w:val="00535F89"/>
    <w:rsid w:val="0053646D"/>
    <w:rsid w:val="00536D67"/>
    <w:rsid w:val="00540AAD"/>
    <w:rsid w:val="00540CEF"/>
    <w:rsid w:val="00543EC1"/>
    <w:rsid w:val="00544ABE"/>
    <w:rsid w:val="0054536D"/>
    <w:rsid w:val="00546458"/>
    <w:rsid w:val="00547F56"/>
    <w:rsid w:val="0055087C"/>
    <w:rsid w:val="00552D6C"/>
    <w:rsid w:val="00553413"/>
    <w:rsid w:val="005555FE"/>
    <w:rsid w:val="00555983"/>
    <w:rsid w:val="00555EDE"/>
    <w:rsid w:val="00560E31"/>
    <w:rsid w:val="00561BDA"/>
    <w:rsid w:val="00563C97"/>
    <w:rsid w:val="00565C40"/>
    <w:rsid w:val="00567DBF"/>
    <w:rsid w:val="005737DE"/>
    <w:rsid w:val="005738AE"/>
    <w:rsid w:val="00575951"/>
    <w:rsid w:val="00581B23"/>
    <w:rsid w:val="0058219C"/>
    <w:rsid w:val="00586C95"/>
    <w:rsid w:val="0058707F"/>
    <w:rsid w:val="0059031B"/>
    <w:rsid w:val="00591DBD"/>
    <w:rsid w:val="005931FE"/>
    <w:rsid w:val="005A0028"/>
    <w:rsid w:val="005A0ACC"/>
    <w:rsid w:val="005A2F7A"/>
    <w:rsid w:val="005A3063"/>
    <w:rsid w:val="005A745F"/>
    <w:rsid w:val="005B0072"/>
    <w:rsid w:val="005B040E"/>
    <w:rsid w:val="005B0732"/>
    <w:rsid w:val="005B2835"/>
    <w:rsid w:val="005B38A0"/>
    <w:rsid w:val="005B491C"/>
    <w:rsid w:val="005B4DBF"/>
    <w:rsid w:val="005B5DE2"/>
    <w:rsid w:val="005B674C"/>
    <w:rsid w:val="005C24F2"/>
    <w:rsid w:val="005C70E1"/>
    <w:rsid w:val="005C7561"/>
    <w:rsid w:val="005D1326"/>
    <w:rsid w:val="005D1E57"/>
    <w:rsid w:val="005D2918"/>
    <w:rsid w:val="005D2F57"/>
    <w:rsid w:val="005D34F6"/>
    <w:rsid w:val="005D4F1A"/>
    <w:rsid w:val="005D7069"/>
    <w:rsid w:val="005E0116"/>
    <w:rsid w:val="005E1884"/>
    <w:rsid w:val="005F0AC1"/>
    <w:rsid w:val="005F240A"/>
    <w:rsid w:val="005F373A"/>
    <w:rsid w:val="005F376C"/>
    <w:rsid w:val="005F40AE"/>
    <w:rsid w:val="005F472C"/>
    <w:rsid w:val="005F4F87"/>
    <w:rsid w:val="005F6B0E"/>
    <w:rsid w:val="005F760E"/>
    <w:rsid w:val="005F7B1D"/>
    <w:rsid w:val="0060222A"/>
    <w:rsid w:val="00602F23"/>
    <w:rsid w:val="006057F9"/>
    <w:rsid w:val="006070C4"/>
    <w:rsid w:val="00610C21"/>
    <w:rsid w:val="00611907"/>
    <w:rsid w:val="00611927"/>
    <w:rsid w:val="00613116"/>
    <w:rsid w:val="0062010C"/>
    <w:rsid w:val="006202A6"/>
    <w:rsid w:val="0062054B"/>
    <w:rsid w:val="00620926"/>
    <w:rsid w:val="00621C4E"/>
    <w:rsid w:val="00622256"/>
    <w:rsid w:val="00624EAE"/>
    <w:rsid w:val="006305D7"/>
    <w:rsid w:val="006328F7"/>
    <w:rsid w:val="00632A06"/>
    <w:rsid w:val="00632F63"/>
    <w:rsid w:val="00633A01"/>
    <w:rsid w:val="00633B97"/>
    <w:rsid w:val="006341F7"/>
    <w:rsid w:val="00634585"/>
    <w:rsid w:val="00635014"/>
    <w:rsid w:val="006369CE"/>
    <w:rsid w:val="006411CA"/>
    <w:rsid w:val="006450C9"/>
    <w:rsid w:val="0064605E"/>
    <w:rsid w:val="00651EA4"/>
    <w:rsid w:val="00652BB0"/>
    <w:rsid w:val="00653D7F"/>
    <w:rsid w:val="006561FD"/>
    <w:rsid w:val="00657AE4"/>
    <w:rsid w:val="00657BC4"/>
    <w:rsid w:val="006612D0"/>
    <w:rsid w:val="006619C8"/>
    <w:rsid w:val="0066272E"/>
    <w:rsid w:val="00664A58"/>
    <w:rsid w:val="00666844"/>
    <w:rsid w:val="00667961"/>
    <w:rsid w:val="00671710"/>
    <w:rsid w:val="006725DE"/>
    <w:rsid w:val="00672714"/>
    <w:rsid w:val="00673414"/>
    <w:rsid w:val="00674129"/>
    <w:rsid w:val="00676079"/>
    <w:rsid w:val="0067649C"/>
    <w:rsid w:val="00676ECD"/>
    <w:rsid w:val="00677D0A"/>
    <w:rsid w:val="0068185F"/>
    <w:rsid w:val="00684F9C"/>
    <w:rsid w:val="00687F3A"/>
    <w:rsid w:val="00690606"/>
    <w:rsid w:val="00690D32"/>
    <w:rsid w:val="00692954"/>
    <w:rsid w:val="00694F2F"/>
    <w:rsid w:val="00695937"/>
    <w:rsid w:val="006A01CF"/>
    <w:rsid w:val="006A0E51"/>
    <w:rsid w:val="006A238D"/>
    <w:rsid w:val="006A29B3"/>
    <w:rsid w:val="006A60DD"/>
    <w:rsid w:val="006A6FF0"/>
    <w:rsid w:val="006B0679"/>
    <w:rsid w:val="006B074C"/>
    <w:rsid w:val="006B0CFE"/>
    <w:rsid w:val="006B3B84"/>
    <w:rsid w:val="006B4E7C"/>
    <w:rsid w:val="006B5141"/>
    <w:rsid w:val="006B5D8C"/>
    <w:rsid w:val="006B68A6"/>
    <w:rsid w:val="006B72D4"/>
    <w:rsid w:val="006C11CC"/>
    <w:rsid w:val="006C159D"/>
    <w:rsid w:val="006C1AEB"/>
    <w:rsid w:val="006C57FE"/>
    <w:rsid w:val="006C668E"/>
    <w:rsid w:val="006E17D0"/>
    <w:rsid w:val="006E1955"/>
    <w:rsid w:val="006E4B63"/>
    <w:rsid w:val="006E54AA"/>
    <w:rsid w:val="006E5A6A"/>
    <w:rsid w:val="006F01F3"/>
    <w:rsid w:val="006F06E4"/>
    <w:rsid w:val="006F082A"/>
    <w:rsid w:val="006F65F9"/>
    <w:rsid w:val="006F787F"/>
    <w:rsid w:val="006F7B41"/>
    <w:rsid w:val="0070073B"/>
    <w:rsid w:val="00702B5D"/>
    <w:rsid w:val="00703ED2"/>
    <w:rsid w:val="007042DF"/>
    <w:rsid w:val="00707B8D"/>
    <w:rsid w:val="00713636"/>
    <w:rsid w:val="00714B8C"/>
    <w:rsid w:val="0071675D"/>
    <w:rsid w:val="00717597"/>
    <w:rsid w:val="00717736"/>
    <w:rsid w:val="0072052D"/>
    <w:rsid w:val="00722A5D"/>
    <w:rsid w:val="00722EFC"/>
    <w:rsid w:val="007235BC"/>
    <w:rsid w:val="007254FE"/>
    <w:rsid w:val="00726FA8"/>
    <w:rsid w:val="0073005A"/>
    <w:rsid w:val="00732B47"/>
    <w:rsid w:val="00735CF5"/>
    <w:rsid w:val="0074063A"/>
    <w:rsid w:val="00741D26"/>
    <w:rsid w:val="00742AA4"/>
    <w:rsid w:val="007435B9"/>
    <w:rsid w:val="00743BA1"/>
    <w:rsid w:val="0074587D"/>
    <w:rsid w:val="00745F1E"/>
    <w:rsid w:val="00746AC2"/>
    <w:rsid w:val="007515FE"/>
    <w:rsid w:val="007529DB"/>
    <w:rsid w:val="00756403"/>
    <w:rsid w:val="00756780"/>
    <w:rsid w:val="00757D26"/>
    <w:rsid w:val="007601D0"/>
    <w:rsid w:val="007603BB"/>
    <w:rsid w:val="0076109D"/>
    <w:rsid w:val="0076697B"/>
    <w:rsid w:val="00767107"/>
    <w:rsid w:val="007678B6"/>
    <w:rsid w:val="007710E6"/>
    <w:rsid w:val="00773617"/>
    <w:rsid w:val="00773BFD"/>
    <w:rsid w:val="007741D6"/>
    <w:rsid w:val="007743B3"/>
    <w:rsid w:val="00774490"/>
    <w:rsid w:val="00774C1D"/>
    <w:rsid w:val="0077581E"/>
    <w:rsid w:val="007819FF"/>
    <w:rsid w:val="00782A84"/>
    <w:rsid w:val="0078360C"/>
    <w:rsid w:val="00784A4C"/>
    <w:rsid w:val="00784BC6"/>
    <w:rsid w:val="00784FC6"/>
    <w:rsid w:val="0078523D"/>
    <w:rsid w:val="00787A87"/>
    <w:rsid w:val="00790CF7"/>
    <w:rsid w:val="007931DF"/>
    <w:rsid w:val="00794136"/>
    <w:rsid w:val="007A0172"/>
    <w:rsid w:val="007A1804"/>
    <w:rsid w:val="007A215A"/>
    <w:rsid w:val="007A2403"/>
    <w:rsid w:val="007A2511"/>
    <w:rsid w:val="007A260E"/>
    <w:rsid w:val="007A4D4C"/>
    <w:rsid w:val="007A4DD6"/>
    <w:rsid w:val="007A5136"/>
    <w:rsid w:val="007A5CB9"/>
    <w:rsid w:val="007B0E3C"/>
    <w:rsid w:val="007B20AE"/>
    <w:rsid w:val="007B6B07"/>
    <w:rsid w:val="007B6D43"/>
    <w:rsid w:val="007B749A"/>
    <w:rsid w:val="007B7C6E"/>
    <w:rsid w:val="007C49A2"/>
    <w:rsid w:val="007D047B"/>
    <w:rsid w:val="007D20B4"/>
    <w:rsid w:val="007D44D7"/>
    <w:rsid w:val="007D4801"/>
    <w:rsid w:val="007D621A"/>
    <w:rsid w:val="007D702F"/>
    <w:rsid w:val="007E058A"/>
    <w:rsid w:val="007E2887"/>
    <w:rsid w:val="007E2DA2"/>
    <w:rsid w:val="007E3A01"/>
    <w:rsid w:val="007E482F"/>
    <w:rsid w:val="007E5278"/>
    <w:rsid w:val="007E62C8"/>
    <w:rsid w:val="007E749C"/>
    <w:rsid w:val="007F1B5C"/>
    <w:rsid w:val="007F5A13"/>
    <w:rsid w:val="007F6DCC"/>
    <w:rsid w:val="00801257"/>
    <w:rsid w:val="00801305"/>
    <w:rsid w:val="008013BE"/>
    <w:rsid w:val="0080303A"/>
    <w:rsid w:val="00803B0A"/>
    <w:rsid w:val="00803BC3"/>
    <w:rsid w:val="00804DED"/>
    <w:rsid w:val="00805B96"/>
    <w:rsid w:val="00810265"/>
    <w:rsid w:val="008105BE"/>
    <w:rsid w:val="008115A5"/>
    <w:rsid w:val="00811D46"/>
    <w:rsid w:val="00813D3A"/>
    <w:rsid w:val="0081415D"/>
    <w:rsid w:val="00816E9F"/>
    <w:rsid w:val="00820229"/>
    <w:rsid w:val="00822448"/>
    <w:rsid w:val="0082277A"/>
    <w:rsid w:val="00822ABE"/>
    <w:rsid w:val="0082390D"/>
    <w:rsid w:val="008243D9"/>
    <w:rsid w:val="008244D1"/>
    <w:rsid w:val="008256B0"/>
    <w:rsid w:val="00827F51"/>
    <w:rsid w:val="008300AC"/>
    <w:rsid w:val="00830138"/>
    <w:rsid w:val="008309FF"/>
    <w:rsid w:val="0083104E"/>
    <w:rsid w:val="008343BE"/>
    <w:rsid w:val="00836535"/>
    <w:rsid w:val="00840FB4"/>
    <w:rsid w:val="008410B2"/>
    <w:rsid w:val="00841780"/>
    <w:rsid w:val="00842DFB"/>
    <w:rsid w:val="008500A0"/>
    <w:rsid w:val="008524E5"/>
    <w:rsid w:val="0085351C"/>
    <w:rsid w:val="0085435A"/>
    <w:rsid w:val="00854989"/>
    <w:rsid w:val="008549CA"/>
    <w:rsid w:val="008556C3"/>
    <w:rsid w:val="0085687C"/>
    <w:rsid w:val="008611C1"/>
    <w:rsid w:val="008706C5"/>
    <w:rsid w:val="00873707"/>
    <w:rsid w:val="00873FE6"/>
    <w:rsid w:val="00874B20"/>
    <w:rsid w:val="008757C6"/>
    <w:rsid w:val="008763E1"/>
    <w:rsid w:val="0087775C"/>
    <w:rsid w:val="00877EC8"/>
    <w:rsid w:val="00880F36"/>
    <w:rsid w:val="00880FA3"/>
    <w:rsid w:val="00882D52"/>
    <w:rsid w:val="00885530"/>
    <w:rsid w:val="008910D1"/>
    <w:rsid w:val="0089296C"/>
    <w:rsid w:val="00896ABD"/>
    <w:rsid w:val="00897AB6"/>
    <w:rsid w:val="00897DA8"/>
    <w:rsid w:val="008A3065"/>
    <w:rsid w:val="008A3380"/>
    <w:rsid w:val="008A4625"/>
    <w:rsid w:val="008A7A9C"/>
    <w:rsid w:val="008B195D"/>
    <w:rsid w:val="008B21C3"/>
    <w:rsid w:val="008B5218"/>
    <w:rsid w:val="008B7102"/>
    <w:rsid w:val="008C1CD5"/>
    <w:rsid w:val="008C3B7D"/>
    <w:rsid w:val="008C53BB"/>
    <w:rsid w:val="008C6017"/>
    <w:rsid w:val="008C7DBF"/>
    <w:rsid w:val="008D0F90"/>
    <w:rsid w:val="008D3715"/>
    <w:rsid w:val="008D3CB6"/>
    <w:rsid w:val="008D5465"/>
    <w:rsid w:val="008D575F"/>
    <w:rsid w:val="008D5E61"/>
    <w:rsid w:val="008D6598"/>
    <w:rsid w:val="008D7EB7"/>
    <w:rsid w:val="008D7EC5"/>
    <w:rsid w:val="008E0E54"/>
    <w:rsid w:val="008E2185"/>
    <w:rsid w:val="008E3684"/>
    <w:rsid w:val="008E3CED"/>
    <w:rsid w:val="008E57F5"/>
    <w:rsid w:val="008E5D66"/>
    <w:rsid w:val="008E7606"/>
    <w:rsid w:val="008F1832"/>
    <w:rsid w:val="008F1DAA"/>
    <w:rsid w:val="008F201C"/>
    <w:rsid w:val="008F3EBD"/>
    <w:rsid w:val="008F60B2"/>
    <w:rsid w:val="008F6C35"/>
    <w:rsid w:val="008F7C41"/>
    <w:rsid w:val="009031E2"/>
    <w:rsid w:val="00903ACA"/>
    <w:rsid w:val="009041EA"/>
    <w:rsid w:val="0091276C"/>
    <w:rsid w:val="00913F71"/>
    <w:rsid w:val="009145BE"/>
    <w:rsid w:val="00914700"/>
    <w:rsid w:val="009165AC"/>
    <w:rsid w:val="00916FFC"/>
    <w:rsid w:val="0092053F"/>
    <w:rsid w:val="0092199C"/>
    <w:rsid w:val="0092340A"/>
    <w:rsid w:val="00923C34"/>
    <w:rsid w:val="009313D9"/>
    <w:rsid w:val="00935B7F"/>
    <w:rsid w:val="00936BAF"/>
    <w:rsid w:val="00941293"/>
    <w:rsid w:val="009416FA"/>
    <w:rsid w:val="00944F28"/>
    <w:rsid w:val="00946372"/>
    <w:rsid w:val="0095032B"/>
    <w:rsid w:val="00950B13"/>
    <w:rsid w:val="00950C17"/>
    <w:rsid w:val="00951FAF"/>
    <w:rsid w:val="00952CC3"/>
    <w:rsid w:val="00954740"/>
    <w:rsid w:val="009557BC"/>
    <w:rsid w:val="00955AE5"/>
    <w:rsid w:val="00962E71"/>
    <w:rsid w:val="0096302A"/>
    <w:rsid w:val="00963ABC"/>
    <w:rsid w:val="00965D21"/>
    <w:rsid w:val="00967764"/>
    <w:rsid w:val="00967855"/>
    <w:rsid w:val="00970B0E"/>
    <w:rsid w:val="00970BB9"/>
    <w:rsid w:val="0097260A"/>
    <w:rsid w:val="009726EE"/>
    <w:rsid w:val="00972CDE"/>
    <w:rsid w:val="009733DD"/>
    <w:rsid w:val="009739A1"/>
    <w:rsid w:val="00974972"/>
    <w:rsid w:val="00975573"/>
    <w:rsid w:val="00976D03"/>
    <w:rsid w:val="00977B30"/>
    <w:rsid w:val="00982F41"/>
    <w:rsid w:val="00985090"/>
    <w:rsid w:val="00987710"/>
    <w:rsid w:val="009904AB"/>
    <w:rsid w:val="00993627"/>
    <w:rsid w:val="009955AF"/>
    <w:rsid w:val="00995688"/>
    <w:rsid w:val="009958A6"/>
    <w:rsid w:val="00996456"/>
    <w:rsid w:val="009A04F5"/>
    <w:rsid w:val="009A15EF"/>
    <w:rsid w:val="009A2AD4"/>
    <w:rsid w:val="009A38A5"/>
    <w:rsid w:val="009A3E87"/>
    <w:rsid w:val="009A56D6"/>
    <w:rsid w:val="009A5B73"/>
    <w:rsid w:val="009B118B"/>
    <w:rsid w:val="009B1737"/>
    <w:rsid w:val="009B392F"/>
    <w:rsid w:val="009B3D4B"/>
    <w:rsid w:val="009B4E63"/>
    <w:rsid w:val="009B5B99"/>
    <w:rsid w:val="009B6EFC"/>
    <w:rsid w:val="009B7697"/>
    <w:rsid w:val="009B7E81"/>
    <w:rsid w:val="009C09A5"/>
    <w:rsid w:val="009C1FD0"/>
    <w:rsid w:val="009C2DF8"/>
    <w:rsid w:val="009C31BF"/>
    <w:rsid w:val="009C41F3"/>
    <w:rsid w:val="009C68B7"/>
    <w:rsid w:val="009D0834"/>
    <w:rsid w:val="009D095A"/>
    <w:rsid w:val="009D0A1E"/>
    <w:rsid w:val="009D1C8C"/>
    <w:rsid w:val="009D2AE3"/>
    <w:rsid w:val="009D52BC"/>
    <w:rsid w:val="009D70A9"/>
    <w:rsid w:val="009D7D0A"/>
    <w:rsid w:val="009E09D9"/>
    <w:rsid w:val="009E5780"/>
    <w:rsid w:val="009F01B1"/>
    <w:rsid w:val="009F0DBB"/>
    <w:rsid w:val="009F10C6"/>
    <w:rsid w:val="009F3887"/>
    <w:rsid w:val="009F40DC"/>
    <w:rsid w:val="009F5EC7"/>
    <w:rsid w:val="009F659A"/>
    <w:rsid w:val="009F732B"/>
    <w:rsid w:val="00A01CA7"/>
    <w:rsid w:val="00A01FE0"/>
    <w:rsid w:val="00A06945"/>
    <w:rsid w:val="00A10656"/>
    <w:rsid w:val="00A113C0"/>
    <w:rsid w:val="00A129A2"/>
    <w:rsid w:val="00A12FA6"/>
    <w:rsid w:val="00A1339B"/>
    <w:rsid w:val="00A14ABA"/>
    <w:rsid w:val="00A15E92"/>
    <w:rsid w:val="00A1627F"/>
    <w:rsid w:val="00A16BD5"/>
    <w:rsid w:val="00A23A19"/>
    <w:rsid w:val="00A24CB6"/>
    <w:rsid w:val="00A25623"/>
    <w:rsid w:val="00A25865"/>
    <w:rsid w:val="00A26CD2"/>
    <w:rsid w:val="00A27667"/>
    <w:rsid w:val="00A27B3A"/>
    <w:rsid w:val="00A32979"/>
    <w:rsid w:val="00A33A75"/>
    <w:rsid w:val="00A34A67"/>
    <w:rsid w:val="00A37462"/>
    <w:rsid w:val="00A459E1"/>
    <w:rsid w:val="00A46AC4"/>
    <w:rsid w:val="00A478A5"/>
    <w:rsid w:val="00A52296"/>
    <w:rsid w:val="00A53717"/>
    <w:rsid w:val="00A53860"/>
    <w:rsid w:val="00A55661"/>
    <w:rsid w:val="00A61B70"/>
    <w:rsid w:val="00A61FA8"/>
    <w:rsid w:val="00A637F4"/>
    <w:rsid w:val="00A64DF2"/>
    <w:rsid w:val="00A65485"/>
    <w:rsid w:val="00A66E05"/>
    <w:rsid w:val="00A67655"/>
    <w:rsid w:val="00A70753"/>
    <w:rsid w:val="00A712D2"/>
    <w:rsid w:val="00A75170"/>
    <w:rsid w:val="00A75E2B"/>
    <w:rsid w:val="00A76A33"/>
    <w:rsid w:val="00A8090E"/>
    <w:rsid w:val="00A813C8"/>
    <w:rsid w:val="00A82C8A"/>
    <w:rsid w:val="00A8346B"/>
    <w:rsid w:val="00A852FF"/>
    <w:rsid w:val="00A87337"/>
    <w:rsid w:val="00A906EB"/>
    <w:rsid w:val="00A90C97"/>
    <w:rsid w:val="00A92DDC"/>
    <w:rsid w:val="00A931C8"/>
    <w:rsid w:val="00A960C8"/>
    <w:rsid w:val="00A96604"/>
    <w:rsid w:val="00AA03DF"/>
    <w:rsid w:val="00AA1B4F"/>
    <w:rsid w:val="00AA21D8"/>
    <w:rsid w:val="00AA271A"/>
    <w:rsid w:val="00AA2FB1"/>
    <w:rsid w:val="00AA3270"/>
    <w:rsid w:val="00AA375A"/>
    <w:rsid w:val="00AA4510"/>
    <w:rsid w:val="00AA54F3"/>
    <w:rsid w:val="00AA5512"/>
    <w:rsid w:val="00AA661A"/>
    <w:rsid w:val="00AA6B43"/>
    <w:rsid w:val="00AA720D"/>
    <w:rsid w:val="00AA757A"/>
    <w:rsid w:val="00AA7B1F"/>
    <w:rsid w:val="00AB160C"/>
    <w:rsid w:val="00AB2C07"/>
    <w:rsid w:val="00AB3145"/>
    <w:rsid w:val="00AB367A"/>
    <w:rsid w:val="00AB7BF8"/>
    <w:rsid w:val="00AC01D1"/>
    <w:rsid w:val="00AC0AB2"/>
    <w:rsid w:val="00AC0E9F"/>
    <w:rsid w:val="00AC52A5"/>
    <w:rsid w:val="00AC630C"/>
    <w:rsid w:val="00AC6EFD"/>
    <w:rsid w:val="00AC7151"/>
    <w:rsid w:val="00AD0EF9"/>
    <w:rsid w:val="00AD18E5"/>
    <w:rsid w:val="00AD301A"/>
    <w:rsid w:val="00AD460A"/>
    <w:rsid w:val="00AD5A60"/>
    <w:rsid w:val="00AD6A05"/>
    <w:rsid w:val="00AE118B"/>
    <w:rsid w:val="00AE272B"/>
    <w:rsid w:val="00AE2B3A"/>
    <w:rsid w:val="00AE3400"/>
    <w:rsid w:val="00AE3DCE"/>
    <w:rsid w:val="00AE3E3A"/>
    <w:rsid w:val="00AE4B06"/>
    <w:rsid w:val="00AE77B4"/>
    <w:rsid w:val="00AE7C1A"/>
    <w:rsid w:val="00AE7DF8"/>
    <w:rsid w:val="00AF0D9C"/>
    <w:rsid w:val="00AF13AB"/>
    <w:rsid w:val="00AF1D36"/>
    <w:rsid w:val="00AF280B"/>
    <w:rsid w:val="00AF4BEB"/>
    <w:rsid w:val="00AF5F75"/>
    <w:rsid w:val="00AF6001"/>
    <w:rsid w:val="00B01A16"/>
    <w:rsid w:val="00B03BBA"/>
    <w:rsid w:val="00B05E4C"/>
    <w:rsid w:val="00B06A9A"/>
    <w:rsid w:val="00B076C1"/>
    <w:rsid w:val="00B07F45"/>
    <w:rsid w:val="00B1021A"/>
    <w:rsid w:val="00B10271"/>
    <w:rsid w:val="00B11915"/>
    <w:rsid w:val="00B12B8B"/>
    <w:rsid w:val="00B140D9"/>
    <w:rsid w:val="00B14263"/>
    <w:rsid w:val="00B1481A"/>
    <w:rsid w:val="00B15A1F"/>
    <w:rsid w:val="00B15FE9"/>
    <w:rsid w:val="00B200C6"/>
    <w:rsid w:val="00B2148A"/>
    <w:rsid w:val="00B220C2"/>
    <w:rsid w:val="00B22413"/>
    <w:rsid w:val="00B2276E"/>
    <w:rsid w:val="00B25B32"/>
    <w:rsid w:val="00B2741F"/>
    <w:rsid w:val="00B30D6E"/>
    <w:rsid w:val="00B32616"/>
    <w:rsid w:val="00B32B71"/>
    <w:rsid w:val="00B33C66"/>
    <w:rsid w:val="00B34277"/>
    <w:rsid w:val="00B36AF0"/>
    <w:rsid w:val="00B36C42"/>
    <w:rsid w:val="00B4001B"/>
    <w:rsid w:val="00B42EA7"/>
    <w:rsid w:val="00B44A0D"/>
    <w:rsid w:val="00B51845"/>
    <w:rsid w:val="00B51923"/>
    <w:rsid w:val="00B5337C"/>
    <w:rsid w:val="00B53FDE"/>
    <w:rsid w:val="00B55225"/>
    <w:rsid w:val="00B56397"/>
    <w:rsid w:val="00B571DA"/>
    <w:rsid w:val="00B6027B"/>
    <w:rsid w:val="00B636C8"/>
    <w:rsid w:val="00B6469B"/>
    <w:rsid w:val="00B64AB7"/>
    <w:rsid w:val="00B65EDB"/>
    <w:rsid w:val="00B67AFF"/>
    <w:rsid w:val="00B67C41"/>
    <w:rsid w:val="00B704C2"/>
    <w:rsid w:val="00B70B59"/>
    <w:rsid w:val="00B73657"/>
    <w:rsid w:val="00B739B3"/>
    <w:rsid w:val="00B73D44"/>
    <w:rsid w:val="00B7470E"/>
    <w:rsid w:val="00B81B15"/>
    <w:rsid w:val="00B82798"/>
    <w:rsid w:val="00B84030"/>
    <w:rsid w:val="00B915AE"/>
    <w:rsid w:val="00B948AA"/>
    <w:rsid w:val="00BA07DB"/>
    <w:rsid w:val="00BA1735"/>
    <w:rsid w:val="00BA19FA"/>
    <w:rsid w:val="00BA21F4"/>
    <w:rsid w:val="00BA4288"/>
    <w:rsid w:val="00BA4D0B"/>
    <w:rsid w:val="00BA634F"/>
    <w:rsid w:val="00BA6758"/>
    <w:rsid w:val="00BB0902"/>
    <w:rsid w:val="00BB1F9C"/>
    <w:rsid w:val="00BB265A"/>
    <w:rsid w:val="00BB2BAD"/>
    <w:rsid w:val="00BB37E2"/>
    <w:rsid w:val="00BB39EF"/>
    <w:rsid w:val="00BB3FAE"/>
    <w:rsid w:val="00BB48E5"/>
    <w:rsid w:val="00BB5607"/>
    <w:rsid w:val="00BB5ACA"/>
    <w:rsid w:val="00BB627F"/>
    <w:rsid w:val="00BC0C17"/>
    <w:rsid w:val="00BC3823"/>
    <w:rsid w:val="00BC5841"/>
    <w:rsid w:val="00BC5E38"/>
    <w:rsid w:val="00BD1FC5"/>
    <w:rsid w:val="00BD201A"/>
    <w:rsid w:val="00BD28B3"/>
    <w:rsid w:val="00BD2DC4"/>
    <w:rsid w:val="00BD2EF0"/>
    <w:rsid w:val="00BD3E65"/>
    <w:rsid w:val="00BD60B4"/>
    <w:rsid w:val="00BD61D4"/>
    <w:rsid w:val="00BD796B"/>
    <w:rsid w:val="00BE03C3"/>
    <w:rsid w:val="00BE3267"/>
    <w:rsid w:val="00BE388E"/>
    <w:rsid w:val="00BE40C0"/>
    <w:rsid w:val="00BE445C"/>
    <w:rsid w:val="00BE5C50"/>
    <w:rsid w:val="00BE5F4A"/>
    <w:rsid w:val="00BE7AEF"/>
    <w:rsid w:val="00BF0692"/>
    <w:rsid w:val="00BF09B0"/>
    <w:rsid w:val="00BF1544"/>
    <w:rsid w:val="00BF1B53"/>
    <w:rsid w:val="00BF1C73"/>
    <w:rsid w:val="00BF246D"/>
    <w:rsid w:val="00BF2682"/>
    <w:rsid w:val="00BF6C26"/>
    <w:rsid w:val="00C06F06"/>
    <w:rsid w:val="00C11425"/>
    <w:rsid w:val="00C11C39"/>
    <w:rsid w:val="00C13106"/>
    <w:rsid w:val="00C152D2"/>
    <w:rsid w:val="00C1534C"/>
    <w:rsid w:val="00C15B3D"/>
    <w:rsid w:val="00C17BFF"/>
    <w:rsid w:val="00C20D16"/>
    <w:rsid w:val="00C20FAD"/>
    <w:rsid w:val="00C2375F"/>
    <w:rsid w:val="00C23F23"/>
    <w:rsid w:val="00C247CB"/>
    <w:rsid w:val="00C26D99"/>
    <w:rsid w:val="00C32480"/>
    <w:rsid w:val="00C32E66"/>
    <w:rsid w:val="00C3355F"/>
    <w:rsid w:val="00C33A04"/>
    <w:rsid w:val="00C348A3"/>
    <w:rsid w:val="00C350D6"/>
    <w:rsid w:val="00C3569A"/>
    <w:rsid w:val="00C3670D"/>
    <w:rsid w:val="00C40792"/>
    <w:rsid w:val="00C4317F"/>
    <w:rsid w:val="00C43F48"/>
    <w:rsid w:val="00C448FF"/>
    <w:rsid w:val="00C44FD5"/>
    <w:rsid w:val="00C451D1"/>
    <w:rsid w:val="00C45E57"/>
    <w:rsid w:val="00C52F29"/>
    <w:rsid w:val="00C5416E"/>
    <w:rsid w:val="00C55406"/>
    <w:rsid w:val="00C55E21"/>
    <w:rsid w:val="00C5664E"/>
    <w:rsid w:val="00C56CE6"/>
    <w:rsid w:val="00C5745F"/>
    <w:rsid w:val="00C60005"/>
    <w:rsid w:val="00C60ACD"/>
    <w:rsid w:val="00C60BFF"/>
    <w:rsid w:val="00C61A98"/>
    <w:rsid w:val="00C63201"/>
    <w:rsid w:val="00C64E62"/>
    <w:rsid w:val="00C651D5"/>
    <w:rsid w:val="00C6572F"/>
    <w:rsid w:val="00C65CCC"/>
    <w:rsid w:val="00C65DA9"/>
    <w:rsid w:val="00C67ABE"/>
    <w:rsid w:val="00C70D4F"/>
    <w:rsid w:val="00C740DB"/>
    <w:rsid w:val="00C7618F"/>
    <w:rsid w:val="00C765A9"/>
    <w:rsid w:val="00C7793D"/>
    <w:rsid w:val="00C77A62"/>
    <w:rsid w:val="00C81157"/>
    <w:rsid w:val="00C8162D"/>
    <w:rsid w:val="00C830BB"/>
    <w:rsid w:val="00C8370A"/>
    <w:rsid w:val="00C83A0B"/>
    <w:rsid w:val="00C842D0"/>
    <w:rsid w:val="00C846E7"/>
    <w:rsid w:val="00C84ED1"/>
    <w:rsid w:val="00C85B92"/>
    <w:rsid w:val="00C863CC"/>
    <w:rsid w:val="00C86BCC"/>
    <w:rsid w:val="00C87AA6"/>
    <w:rsid w:val="00C9038F"/>
    <w:rsid w:val="00C916C1"/>
    <w:rsid w:val="00C91872"/>
    <w:rsid w:val="00C92AAB"/>
    <w:rsid w:val="00C94CF9"/>
    <w:rsid w:val="00C95D4C"/>
    <w:rsid w:val="00C9637F"/>
    <w:rsid w:val="00C9708A"/>
    <w:rsid w:val="00C97614"/>
    <w:rsid w:val="00CA0162"/>
    <w:rsid w:val="00CA1545"/>
    <w:rsid w:val="00CA2435"/>
    <w:rsid w:val="00CA4068"/>
    <w:rsid w:val="00CA4538"/>
    <w:rsid w:val="00CA48B9"/>
    <w:rsid w:val="00CA67F4"/>
    <w:rsid w:val="00CB0B58"/>
    <w:rsid w:val="00CB37F8"/>
    <w:rsid w:val="00CB78B1"/>
    <w:rsid w:val="00CB7DC3"/>
    <w:rsid w:val="00CC2C4C"/>
    <w:rsid w:val="00CC5BE1"/>
    <w:rsid w:val="00CC60D0"/>
    <w:rsid w:val="00CC75A2"/>
    <w:rsid w:val="00CC7A18"/>
    <w:rsid w:val="00CD0867"/>
    <w:rsid w:val="00CD0E2F"/>
    <w:rsid w:val="00CD1D49"/>
    <w:rsid w:val="00CD2F20"/>
    <w:rsid w:val="00CD4245"/>
    <w:rsid w:val="00CD6B20"/>
    <w:rsid w:val="00CE1339"/>
    <w:rsid w:val="00CE16A5"/>
    <w:rsid w:val="00CE3015"/>
    <w:rsid w:val="00CE498D"/>
    <w:rsid w:val="00CE617B"/>
    <w:rsid w:val="00CE61CC"/>
    <w:rsid w:val="00CE69C7"/>
    <w:rsid w:val="00CE6E42"/>
    <w:rsid w:val="00CF20B7"/>
    <w:rsid w:val="00CF283B"/>
    <w:rsid w:val="00CF543E"/>
    <w:rsid w:val="00CF63D5"/>
    <w:rsid w:val="00CF6692"/>
    <w:rsid w:val="00CF733D"/>
    <w:rsid w:val="00CF7441"/>
    <w:rsid w:val="00D00D16"/>
    <w:rsid w:val="00D018D2"/>
    <w:rsid w:val="00D03C6C"/>
    <w:rsid w:val="00D04760"/>
    <w:rsid w:val="00D04A95"/>
    <w:rsid w:val="00D06288"/>
    <w:rsid w:val="00D068C7"/>
    <w:rsid w:val="00D10852"/>
    <w:rsid w:val="00D10D79"/>
    <w:rsid w:val="00D128A4"/>
    <w:rsid w:val="00D147C8"/>
    <w:rsid w:val="00D15131"/>
    <w:rsid w:val="00D15ABA"/>
    <w:rsid w:val="00D16FA2"/>
    <w:rsid w:val="00D20954"/>
    <w:rsid w:val="00D21C39"/>
    <w:rsid w:val="00D21FC6"/>
    <w:rsid w:val="00D222B3"/>
    <w:rsid w:val="00D2243A"/>
    <w:rsid w:val="00D32783"/>
    <w:rsid w:val="00D33393"/>
    <w:rsid w:val="00D33D36"/>
    <w:rsid w:val="00D34D94"/>
    <w:rsid w:val="00D409E2"/>
    <w:rsid w:val="00D427D7"/>
    <w:rsid w:val="00D44E62"/>
    <w:rsid w:val="00D455BE"/>
    <w:rsid w:val="00D51570"/>
    <w:rsid w:val="00D51BC3"/>
    <w:rsid w:val="00D528C4"/>
    <w:rsid w:val="00D52CC1"/>
    <w:rsid w:val="00D533CA"/>
    <w:rsid w:val="00D556AD"/>
    <w:rsid w:val="00D60381"/>
    <w:rsid w:val="00D6137E"/>
    <w:rsid w:val="00D616DE"/>
    <w:rsid w:val="00D61D5E"/>
    <w:rsid w:val="00D62201"/>
    <w:rsid w:val="00D63C82"/>
    <w:rsid w:val="00D651D1"/>
    <w:rsid w:val="00D717BB"/>
    <w:rsid w:val="00D7226B"/>
    <w:rsid w:val="00D72707"/>
    <w:rsid w:val="00D75A9C"/>
    <w:rsid w:val="00D77FAB"/>
    <w:rsid w:val="00D829C8"/>
    <w:rsid w:val="00D82E46"/>
    <w:rsid w:val="00D87917"/>
    <w:rsid w:val="00D90871"/>
    <w:rsid w:val="00D9155F"/>
    <w:rsid w:val="00D9403F"/>
    <w:rsid w:val="00D959B4"/>
    <w:rsid w:val="00D97DDF"/>
    <w:rsid w:val="00DA44DE"/>
    <w:rsid w:val="00DA750B"/>
    <w:rsid w:val="00DB0909"/>
    <w:rsid w:val="00DB3A00"/>
    <w:rsid w:val="00DB5671"/>
    <w:rsid w:val="00DB620A"/>
    <w:rsid w:val="00DC1909"/>
    <w:rsid w:val="00DC3832"/>
    <w:rsid w:val="00DC71DD"/>
    <w:rsid w:val="00DC7A51"/>
    <w:rsid w:val="00DD3A3A"/>
    <w:rsid w:val="00DD3B1E"/>
    <w:rsid w:val="00DD42CF"/>
    <w:rsid w:val="00DD78EB"/>
    <w:rsid w:val="00DD7BBC"/>
    <w:rsid w:val="00DE06B2"/>
    <w:rsid w:val="00DE1F9E"/>
    <w:rsid w:val="00DE5B5F"/>
    <w:rsid w:val="00DE66B5"/>
    <w:rsid w:val="00DF062F"/>
    <w:rsid w:val="00DF5C20"/>
    <w:rsid w:val="00DF614E"/>
    <w:rsid w:val="00DF6B31"/>
    <w:rsid w:val="00E00696"/>
    <w:rsid w:val="00E01BB2"/>
    <w:rsid w:val="00E02BF2"/>
    <w:rsid w:val="00E02EA0"/>
    <w:rsid w:val="00E03651"/>
    <w:rsid w:val="00E03808"/>
    <w:rsid w:val="00E0443C"/>
    <w:rsid w:val="00E060C2"/>
    <w:rsid w:val="00E06324"/>
    <w:rsid w:val="00E07B81"/>
    <w:rsid w:val="00E10AFD"/>
    <w:rsid w:val="00E12B11"/>
    <w:rsid w:val="00E12FB0"/>
    <w:rsid w:val="00E1421A"/>
    <w:rsid w:val="00E145BE"/>
    <w:rsid w:val="00E14814"/>
    <w:rsid w:val="00E1591B"/>
    <w:rsid w:val="00E16A07"/>
    <w:rsid w:val="00E16A50"/>
    <w:rsid w:val="00E17311"/>
    <w:rsid w:val="00E249D5"/>
    <w:rsid w:val="00E25017"/>
    <w:rsid w:val="00E26D5C"/>
    <w:rsid w:val="00E26F73"/>
    <w:rsid w:val="00E309B1"/>
    <w:rsid w:val="00E30A34"/>
    <w:rsid w:val="00E33C68"/>
    <w:rsid w:val="00E3464B"/>
    <w:rsid w:val="00E34EEB"/>
    <w:rsid w:val="00E36693"/>
    <w:rsid w:val="00E3687C"/>
    <w:rsid w:val="00E4121E"/>
    <w:rsid w:val="00E44EB9"/>
    <w:rsid w:val="00E45BDC"/>
    <w:rsid w:val="00E460B7"/>
    <w:rsid w:val="00E46358"/>
    <w:rsid w:val="00E471DC"/>
    <w:rsid w:val="00E475E9"/>
    <w:rsid w:val="00E50EB4"/>
    <w:rsid w:val="00E516C3"/>
    <w:rsid w:val="00E5239B"/>
    <w:rsid w:val="00E532FC"/>
    <w:rsid w:val="00E550AB"/>
    <w:rsid w:val="00E556FC"/>
    <w:rsid w:val="00E559B4"/>
    <w:rsid w:val="00E55BB0"/>
    <w:rsid w:val="00E609E5"/>
    <w:rsid w:val="00E60F27"/>
    <w:rsid w:val="00E63E8C"/>
    <w:rsid w:val="00E64A38"/>
    <w:rsid w:val="00E64D93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86438"/>
    <w:rsid w:val="00E87527"/>
    <w:rsid w:val="00E87EF7"/>
    <w:rsid w:val="00E93763"/>
    <w:rsid w:val="00E96C4C"/>
    <w:rsid w:val="00E97800"/>
    <w:rsid w:val="00EA189E"/>
    <w:rsid w:val="00EA2AAE"/>
    <w:rsid w:val="00EA2EC0"/>
    <w:rsid w:val="00EA40BC"/>
    <w:rsid w:val="00EA427A"/>
    <w:rsid w:val="00EA4AC7"/>
    <w:rsid w:val="00EA723B"/>
    <w:rsid w:val="00EB1561"/>
    <w:rsid w:val="00EB1711"/>
    <w:rsid w:val="00EB1778"/>
    <w:rsid w:val="00EB2E25"/>
    <w:rsid w:val="00EB37A7"/>
    <w:rsid w:val="00EB6350"/>
    <w:rsid w:val="00EB687A"/>
    <w:rsid w:val="00EC0C1C"/>
    <w:rsid w:val="00EC2935"/>
    <w:rsid w:val="00EC2F62"/>
    <w:rsid w:val="00EC500A"/>
    <w:rsid w:val="00EC62EB"/>
    <w:rsid w:val="00EC6E9F"/>
    <w:rsid w:val="00EC6F38"/>
    <w:rsid w:val="00EC78B4"/>
    <w:rsid w:val="00ED44F0"/>
    <w:rsid w:val="00ED4B33"/>
    <w:rsid w:val="00ED5993"/>
    <w:rsid w:val="00ED59D6"/>
    <w:rsid w:val="00ED7DD6"/>
    <w:rsid w:val="00EE060B"/>
    <w:rsid w:val="00EE15A1"/>
    <w:rsid w:val="00EE2A7C"/>
    <w:rsid w:val="00EE2C42"/>
    <w:rsid w:val="00EE341B"/>
    <w:rsid w:val="00EE4453"/>
    <w:rsid w:val="00EE44AD"/>
    <w:rsid w:val="00EE5004"/>
    <w:rsid w:val="00EE5FCE"/>
    <w:rsid w:val="00EE6AE1"/>
    <w:rsid w:val="00EE6BBD"/>
    <w:rsid w:val="00EE6E1E"/>
    <w:rsid w:val="00EE705F"/>
    <w:rsid w:val="00EF1462"/>
    <w:rsid w:val="00EF33D0"/>
    <w:rsid w:val="00EF54FD"/>
    <w:rsid w:val="00F00335"/>
    <w:rsid w:val="00F00B06"/>
    <w:rsid w:val="00F00C34"/>
    <w:rsid w:val="00F00DB0"/>
    <w:rsid w:val="00F00F2B"/>
    <w:rsid w:val="00F021C4"/>
    <w:rsid w:val="00F03236"/>
    <w:rsid w:val="00F03C38"/>
    <w:rsid w:val="00F0550F"/>
    <w:rsid w:val="00F07F0D"/>
    <w:rsid w:val="00F13112"/>
    <w:rsid w:val="00F16FE6"/>
    <w:rsid w:val="00F22177"/>
    <w:rsid w:val="00F226ED"/>
    <w:rsid w:val="00F22CF1"/>
    <w:rsid w:val="00F238BD"/>
    <w:rsid w:val="00F23B3B"/>
    <w:rsid w:val="00F2407F"/>
    <w:rsid w:val="00F24992"/>
    <w:rsid w:val="00F26F8E"/>
    <w:rsid w:val="00F27DA0"/>
    <w:rsid w:val="00F32F2F"/>
    <w:rsid w:val="00F33D19"/>
    <w:rsid w:val="00F33F3F"/>
    <w:rsid w:val="00F35BDD"/>
    <w:rsid w:val="00F35EF0"/>
    <w:rsid w:val="00F36E78"/>
    <w:rsid w:val="00F3781F"/>
    <w:rsid w:val="00F37C9F"/>
    <w:rsid w:val="00F403FD"/>
    <w:rsid w:val="00F41E72"/>
    <w:rsid w:val="00F45795"/>
    <w:rsid w:val="00F45BDF"/>
    <w:rsid w:val="00F50300"/>
    <w:rsid w:val="00F5356A"/>
    <w:rsid w:val="00F54057"/>
    <w:rsid w:val="00F5414B"/>
    <w:rsid w:val="00F56B9F"/>
    <w:rsid w:val="00F56E39"/>
    <w:rsid w:val="00F60B77"/>
    <w:rsid w:val="00F61885"/>
    <w:rsid w:val="00F623E9"/>
    <w:rsid w:val="00F63951"/>
    <w:rsid w:val="00F63C86"/>
    <w:rsid w:val="00F65272"/>
    <w:rsid w:val="00F66B26"/>
    <w:rsid w:val="00F704F5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83B50"/>
    <w:rsid w:val="00F85BB7"/>
    <w:rsid w:val="00F92AA1"/>
    <w:rsid w:val="00F932DE"/>
    <w:rsid w:val="00F948D0"/>
    <w:rsid w:val="00F963DD"/>
    <w:rsid w:val="00F9641A"/>
    <w:rsid w:val="00F97004"/>
    <w:rsid w:val="00FA067D"/>
    <w:rsid w:val="00FA2045"/>
    <w:rsid w:val="00FA7A66"/>
    <w:rsid w:val="00FB07CA"/>
    <w:rsid w:val="00FB1AA9"/>
    <w:rsid w:val="00FB2BD8"/>
    <w:rsid w:val="00FB4B5A"/>
    <w:rsid w:val="00FB5129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6461"/>
    <w:rsid w:val="00FE0281"/>
    <w:rsid w:val="00FE54CA"/>
    <w:rsid w:val="00FE5D22"/>
    <w:rsid w:val="00FE7083"/>
    <w:rsid w:val="00FF019F"/>
    <w:rsid w:val="00FF123A"/>
    <w:rsid w:val="00FF1B2A"/>
    <w:rsid w:val="00FF2160"/>
    <w:rsid w:val="00FF2E31"/>
    <w:rsid w:val="00FF30DE"/>
    <w:rsid w:val="00FF4FBD"/>
    <w:rsid w:val="00FF644B"/>
    <w:rsid w:val="00FF6EA1"/>
    <w:rsid w:val="00FF78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uiPriority w:val="9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u-small-caps">
    <w:name w:val="u-small-caps"/>
    <w:basedOn w:val="DefaultParagraphFont"/>
    <w:rsid w:val="005555FE"/>
  </w:style>
  <w:style w:type="paragraph" w:customStyle="1" w:styleId="EndNoteBibliographyTitle">
    <w:name w:val="EndNote Bibliography Title"/>
    <w:basedOn w:val="Normal"/>
    <w:link w:val="EndNoteBibliographyTitleChar"/>
    <w:rsid w:val="00AB160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160C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B160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160C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850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818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609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3672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801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1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13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043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070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3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83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163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7492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8742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58215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49267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298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069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0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734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1133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8738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94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95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32862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878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5888701">
                  <w:marLeft w:val="0"/>
                  <w:marRight w:val="0"/>
                  <w:marTop w:val="225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2528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5542764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50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604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98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1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68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76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57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94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ui.yang@xjtu.edu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Benne012@mc.duke.edu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593A37-D06D-154F-AFC6-654FB3B9B9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3891</Words>
  <Characters>22181</Characters>
  <Application>Microsoft Office Word</Application>
  <DocSecurity>0</DocSecurity>
  <Lines>184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02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20-09-24T15:21:00Z</dcterms:created>
  <dcterms:modified xsi:type="dcterms:W3CDTF">2020-10-01T15:31:00Z</dcterms:modified>
</cp:coreProperties>
</file>